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A27709C">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1AEDABB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41309C">
              <w:rPr>
                <w:noProof/>
                <w:webHidden/>
              </w:rPr>
              <w:t>2</w:t>
            </w:r>
            <w:r w:rsidR="000355CD">
              <w:rPr>
                <w:noProof/>
                <w:webHidden/>
              </w:rPr>
              <w:fldChar w:fldCharType="end"/>
            </w:r>
          </w:hyperlink>
        </w:p>
        <w:p w14:paraId="04779C1C" w14:textId="2872DD0F"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41309C">
              <w:rPr>
                <w:noProof/>
                <w:webHidden/>
              </w:rPr>
              <w:t>3</w:t>
            </w:r>
            <w:r>
              <w:rPr>
                <w:noProof/>
                <w:webHidden/>
              </w:rPr>
              <w:fldChar w:fldCharType="end"/>
            </w:r>
          </w:hyperlink>
        </w:p>
        <w:p w14:paraId="7BAC8428" w14:textId="1CD6C2C2"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41309C">
              <w:rPr>
                <w:noProof/>
                <w:webHidden/>
              </w:rPr>
              <w:t>4</w:t>
            </w:r>
            <w:r>
              <w:rPr>
                <w:noProof/>
                <w:webHidden/>
              </w:rPr>
              <w:fldChar w:fldCharType="end"/>
            </w:r>
          </w:hyperlink>
        </w:p>
        <w:p w14:paraId="2456F642" w14:textId="20AFF48F"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41309C">
              <w:rPr>
                <w:noProof/>
                <w:webHidden/>
              </w:rPr>
              <w:t>11</w:t>
            </w:r>
            <w:r>
              <w:rPr>
                <w:noProof/>
                <w:webHidden/>
              </w:rPr>
              <w:fldChar w:fldCharType="end"/>
            </w:r>
          </w:hyperlink>
        </w:p>
        <w:p w14:paraId="3732020B" w14:textId="278817AE"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41309C">
              <w:rPr>
                <w:noProof/>
                <w:webHidden/>
              </w:rPr>
              <w:t>11</w:t>
            </w:r>
            <w:r>
              <w:rPr>
                <w:noProof/>
                <w:webHidden/>
              </w:rPr>
              <w:fldChar w:fldCharType="end"/>
            </w:r>
          </w:hyperlink>
        </w:p>
        <w:p w14:paraId="14851F17" w14:textId="6ABD31D3"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41309C">
              <w:rPr>
                <w:noProof/>
                <w:webHidden/>
              </w:rPr>
              <w:t>13</w:t>
            </w:r>
            <w:r>
              <w:rPr>
                <w:noProof/>
                <w:webHidden/>
              </w:rPr>
              <w:fldChar w:fldCharType="end"/>
            </w:r>
          </w:hyperlink>
        </w:p>
        <w:p w14:paraId="52066695" w14:textId="21AFA357"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41309C">
              <w:rPr>
                <w:noProof/>
                <w:webHidden/>
              </w:rPr>
              <w:t>14</w:t>
            </w:r>
            <w:r>
              <w:rPr>
                <w:noProof/>
                <w:webHidden/>
              </w:rPr>
              <w:fldChar w:fldCharType="end"/>
            </w:r>
          </w:hyperlink>
        </w:p>
        <w:p w14:paraId="5A9A48EE" w14:textId="0389FAB7"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41309C">
              <w:rPr>
                <w:noProof/>
                <w:webHidden/>
              </w:rPr>
              <w:t>17</w:t>
            </w:r>
            <w:r>
              <w:rPr>
                <w:noProof/>
                <w:webHidden/>
              </w:rPr>
              <w:fldChar w:fldCharType="end"/>
            </w:r>
          </w:hyperlink>
        </w:p>
        <w:p w14:paraId="6BECB464" w14:textId="17CD5B1C"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41309C">
              <w:rPr>
                <w:noProof/>
                <w:webHidden/>
              </w:rPr>
              <w:t>18</w:t>
            </w:r>
            <w:r>
              <w:rPr>
                <w:noProof/>
                <w:webHidden/>
              </w:rPr>
              <w:fldChar w:fldCharType="end"/>
            </w:r>
          </w:hyperlink>
        </w:p>
        <w:p w14:paraId="72D149AD" w14:textId="269234DF"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41309C">
              <w:rPr>
                <w:noProof/>
                <w:webHidden/>
              </w:rPr>
              <w:t>18</w:t>
            </w:r>
            <w:r>
              <w:rPr>
                <w:noProof/>
                <w:webHidden/>
              </w:rPr>
              <w:fldChar w:fldCharType="end"/>
            </w:r>
          </w:hyperlink>
        </w:p>
        <w:p w14:paraId="62045AAC" w14:textId="5B51E6C0"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41309C">
              <w:rPr>
                <w:noProof/>
                <w:webHidden/>
              </w:rPr>
              <w:t>18</w:t>
            </w:r>
            <w:r>
              <w:rPr>
                <w:noProof/>
                <w:webHidden/>
              </w:rPr>
              <w:fldChar w:fldCharType="end"/>
            </w:r>
          </w:hyperlink>
        </w:p>
        <w:p w14:paraId="5C1756D1" w14:textId="6BBB42BB"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41309C">
              <w:rPr>
                <w:noProof/>
                <w:webHidden/>
              </w:rPr>
              <w:t>22</w:t>
            </w:r>
            <w:r>
              <w:rPr>
                <w:noProof/>
                <w:webHidden/>
              </w:rPr>
              <w:fldChar w:fldCharType="end"/>
            </w:r>
          </w:hyperlink>
        </w:p>
        <w:p w14:paraId="066A8412" w14:textId="21D22528"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41309C">
              <w:rPr>
                <w:noProof/>
                <w:webHidden/>
              </w:rPr>
              <w:t>24</w:t>
            </w:r>
            <w:r>
              <w:rPr>
                <w:noProof/>
                <w:webHidden/>
              </w:rPr>
              <w:fldChar w:fldCharType="end"/>
            </w:r>
          </w:hyperlink>
        </w:p>
        <w:p w14:paraId="3F59487B" w14:textId="07A1DDBC"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41309C">
              <w:rPr>
                <w:noProof/>
                <w:webHidden/>
              </w:rPr>
              <w:t>24</w:t>
            </w:r>
            <w:r>
              <w:rPr>
                <w:noProof/>
                <w:webHidden/>
              </w:rPr>
              <w:fldChar w:fldCharType="end"/>
            </w:r>
          </w:hyperlink>
        </w:p>
        <w:p w14:paraId="5F3E7B63" w14:textId="6D42CFB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41309C">
              <w:rPr>
                <w:noProof/>
                <w:webHidden/>
              </w:rPr>
              <w:t>26</w:t>
            </w:r>
            <w:r>
              <w:rPr>
                <w:noProof/>
                <w:webHidden/>
              </w:rPr>
              <w:fldChar w:fldCharType="end"/>
            </w:r>
          </w:hyperlink>
        </w:p>
        <w:p w14:paraId="7B106399" w14:textId="2D6FA9E3"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41309C">
              <w:rPr>
                <w:noProof/>
                <w:webHidden/>
              </w:rPr>
              <w:t>28</w:t>
            </w:r>
            <w:r>
              <w:rPr>
                <w:noProof/>
                <w:webHidden/>
              </w:rPr>
              <w:fldChar w:fldCharType="end"/>
            </w:r>
          </w:hyperlink>
        </w:p>
        <w:p w14:paraId="3EC9CE3B" w14:textId="208A1B48"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41309C">
              <w:rPr>
                <w:noProof/>
                <w:webHidden/>
              </w:rPr>
              <w:t>28</w:t>
            </w:r>
            <w:r>
              <w:rPr>
                <w:noProof/>
                <w:webHidden/>
              </w:rPr>
              <w:fldChar w:fldCharType="end"/>
            </w:r>
          </w:hyperlink>
        </w:p>
        <w:p w14:paraId="5EF98BC4" w14:textId="19377665"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41309C">
              <w:rPr>
                <w:noProof/>
                <w:webHidden/>
              </w:rPr>
              <w:t>32</w:t>
            </w:r>
            <w:r>
              <w:rPr>
                <w:noProof/>
                <w:webHidden/>
              </w:rPr>
              <w:fldChar w:fldCharType="end"/>
            </w:r>
          </w:hyperlink>
        </w:p>
        <w:p w14:paraId="2673D258" w14:textId="5E6429E1"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41309C">
              <w:rPr>
                <w:noProof/>
                <w:webHidden/>
              </w:rPr>
              <w:t>34</w:t>
            </w:r>
            <w:r>
              <w:rPr>
                <w:noProof/>
                <w:webHidden/>
              </w:rPr>
              <w:fldChar w:fldCharType="end"/>
            </w:r>
          </w:hyperlink>
        </w:p>
        <w:p w14:paraId="44594246" w14:textId="0B4BD421"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41309C">
              <w:rPr>
                <w:noProof/>
                <w:webHidden/>
              </w:rPr>
              <w:t>34</w:t>
            </w:r>
            <w:r>
              <w:rPr>
                <w:noProof/>
                <w:webHidden/>
              </w:rPr>
              <w:fldChar w:fldCharType="end"/>
            </w:r>
          </w:hyperlink>
        </w:p>
        <w:p w14:paraId="2F505C22" w14:textId="1688BB18"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41309C">
              <w:rPr>
                <w:noProof/>
                <w:webHidden/>
              </w:rPr>
              <w:t>35</w:t>
            </w:r>
            <w:r>
              <w:rPr>
                <w:noProof/>
                <w:webHidden/>
              </w:rPr>
              <w:fldChar w:fldCharType="end"/>
            </w:r>
          </w:hyperlink>
        </w:p>
        <w:p w14:paraId="38EB62FD" w14:textId="03D43D4A"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41309C">
              <w:rPr>
                <w:noProof/>
                <w:webHidden/>
              </w:rPr>
              <w:t>37</w:t>
            </w:r>
            <w:r>
              <w:rPr>
                <w:noProof/>
                <w:webHidden/>
              </w:rPr>
              <w:fldChar w:fldCharType="end"/>
            </w:r>
          </w:hyperlink>
        </w:p>
        <w:p w14:paraId="39414732" w14:textId="2EAD3603"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41309C">
              <w:rPr>
                <w:noProof/>
                <w:webHidden/>
              </w:rPr>
              <w:t>37</w:t>
            </w:r>
            <w:r>
              <w:rPr>
                <w:noProof/>
                <w:webHidden/>
              </w:rPr>
              <w:fldChar w:fldCharType="end"/>
            </w:r>
          </w:hyperlink>
        </w:p>
        <w:p w14:paraId="1855275A" w14:textId="3678AB8F"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41309C">
              <w:rPr>
                <w:noProof/>
                <w:webHidden/>
              </w:rPr>
              <w:t>38</w:t>
            </w:r>
            <w:r>
              <w:rPr>
                <w:noProof/>
                <w:webHidden/>
              </w:rPr>
              <w:fldChar w:fldCharType="end"/>
            </w:r>
          </w:hyperlink>
        </w:p>
        <w:p w14:paraId="15D3678A" w14:textId="7B1AFC97"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41309C">
              <w:rPr>
                <w:noProof/>
                <w:webHidden/>
              </w:rPr>
              <w:t>39</w:t>
            </w:r>
            <w:r>
              <w:rPr>
                <w:noProof/>
                <w:webHidden/>
              </w:rPr>
              <w:fldChar w:fldCharType="end"/>
            </w:r>
          </w:hyperlink>
        </w:p>
        <w:p w14:paraId="6A37C351" w14:textId="567C08B7"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41309C">
              <w:rPr>
                <w:noProof/>
                <w:webHidden/>
              </w:rPr>
              <w:t>41</w:t>
            </w:r>
            <w:r>
              <w:rPr>
                <w:noProof/>
                <w:webHidden/>
              </w:rPr>
              <w:fldChar w:fldCharType="end"/>
            </w:r>
          </w:hyperlink>
        </w:p>
        <w:p w14:paraId="784CDE61" w14:textId="67684EEE"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41309C">
              <w:rPr>
                <w:noProof/>
                <w:webHidden/>
              </w:rPr>
              <w:t>43</w:t>
            </w:r>
            <w:r>
              <w:rPr>
                <w:noProof/>
                <w:webHidden/>
              </w:rPr>
              <w:fldChar w:fldCharType="end"/>
            </w:r>
          </w:hyperlink>
        </w:p>
        <w:p w14:paraId="37FC14EB" w14:textId="1591B937"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41309C">
              <w:rPr>
                <w:noProof/>
                <w:webHidden/>
              </w:rPr>
              <w:t>45</w:t>
            </w:r>
            <w:r>
              <w:rPr>
                <w:noProof/>
                <w:webHidden/>
              </w:rPr>
              <w:fldChar w:fldCharType="end"/>
            </w:r>
          </w:hyperlink>
        </w:p>
        <w:p w14:paraId="5CBB4194" w14:textId="19962725"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41309C">
              <w:rPr>
                <w:noProof/>
                <w:webHidden/>
              </w:rPr>
              <w:t>46</w:t>
            </w:r>
            <w:r>
              <w:rPr>
                <w:noProof/>
                <w:webHidden/>
              </w:rPr>
              <w:fldChar w:fldCharType="end"/>
            </w:r>
          </w:hyperlink>
        </w:p>
        <w:p w14:paraId="16CFAC2D" w14:textId="3171E582"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41309C">
              <w:rPr>
                <w:noProof/>
                <w:webHidden/>
              </w:rPr>
              <w:t>46</w:t>
            </w:r>
            <w:r>
              <w:rPr>
                <w:noProof/>
                <w:webHidden/>
              </w:rPr>
              <w:fldChar w:fldCharType="end"/>
            </w:r>
          </w:hyperlink>
        </w:p>
        <w:p w14:paraId="380CF2EB" w14:textId="05549294"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41309C">
              <w:rPr>
                <w:noProof/>
                <w:webHidden/>
              </w:rPr>
              <w:t>48</w:t>
            </w:r>
            <w:r>
              <w:rPr>
                <w:noProof/>
                <w:webHidden/>
              </w:rPr>
              <w:fldChar w:fldCharType="end"/>
            </w:r>
          </w:hyperlink>
        </w:p>
        <w:p w14:paraId="63D00087" w14:textId="2EEB9722"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41309C">
              <w:rPr>
                <w:noProof/>
                <w:webHidden/>
              </w:rPr>
              <w:t>50</w:t>
            </w:r>
            <w:r>
              <w:rPr>
                <w:noProof/>
                <w:webHidden/>
              </w:rPr>
              <w:fldChar w:fldCharType="end"/>
            </w:r>
          </w:hyperlink>
        </w:p>
        <w:p w14:paraId="3DB12F1B" w14:textId="04539804"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41309C">
              <w:rPr>
                <w:noProof/>
                <w:webHidden/>
              </w:rPr>
              <w:t>50</w:t>
            </w:r>
            <w:r>
              <w:rPr>
                <w:noProof/>
                <w:webHidden/>
              </w:rPr>
              <w:fldChar w:fldCharType="end"/>
            </w:r>
          </w:hyperlink>
        </w:p>
        <w:p w14:paraId="51690682" w14:textId="6FCDD19C"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41309C">
              <w:rPr>
                <w:noProof/>
                <w:webHidden/>
              </w:rPr>
              <w:t>52</w:t>
            </w:r>
            <w:r>
              <w:rPr>
                <w:noProof/>
                <w:webHidden/>
              </w:rPr>
              <w:fldChar w:fldCharType="end"/>
            </w:r>
          </w:hyperlink>
        </w:p>
        <w:p w14:paraId="452B920D" w14:textId="0674B42E"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41309C">
              <w:rPr>
                <w:noProof/>
                <w:webHidden/>
              </w:rPr>
              <w:t>57</w:t>
            </w:r>
            <w:r>
              <w:rPr>
                <w:noProof/>
                <w:webHidden/>
              </w:rPr>
              <w:fldChar w:fldCharType="end"/>
            </w:r>
          </w:hyperlink>
        </w:p>
        <w:p w14:paraId="338EDAFC" w14:textId="6124E52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41309C">
              <w:rPr>
                <w:noProof/>
                <w:webHidden/>
              </w:rPr>
              <w:t>60</w:t>
            </w:r>
            <w:r>
              <w:rPr>
                <w:noProof/>
                <w:webHidden/>
              </w:rPr>
              <w:fldChar w:fldCharType="end"/>
            </w:r>
          </w:hyperlink>
        </w:p>
        <w:p w14:paraId="0A73BC5C" w14:textId="13ABC827"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41309C">
              <w:rPr>
                <w:noProof/>
                <w:webHidden/>
              </w:rPr>
              <w:t>60</w:t>
            </w:r>
            <w:r>
              <w:rPr>
                <w:noProof/>
                <w:webHidden/>
              </w:rPr>
              <w:fldChar w:fldCharType="end"/>
            </w:r>
          </w:hyperlink>
        </w:p>
        <w:p w14:paraId="150DBB7D" w14:textId="314ACD3D"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41309C">
              <w:rPr>
                <w:noProof/>
                <w:webHidden/>
              </w:rPr>
              <w:t>60</w:t>
            </w:r>
            <w:r>
              <w:rPr>
                <w:noProof/>
                <w:webHidden/>
              </w:rPr>
              <w:fldChar w:fldCharType="end"/>
            </w:r>
          </w:hyperlink>
        </w:p>
        <w:p w14:paraId="4ADE6860" w14:textId="157EB06D"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41309C">
              <w:rPr>
                <w:noProof/>
                <w:webHidden/>
              </w:rPr>
              <w:t>61</w:t>
            </w:r>
            <w:r>
              <w:rPr>
                <w:noProof/>
                <w:webHidden/>
              </w:rPr>
              <w:fldChar w:fldCharType="end"/>
            </w:r>
          </w:hyperlink>
        </w:p>
        <w:p w14:paraId="51570D08" w14:textId="7CF278B7"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41309C">
              <w:rPr>
                <w:noProof/>
                <w:webHidden/>
              </w:rPr>
              <w:t>62</w:t>
            </w:r>
            <w:r>
              <w:rPr>
                <w:noProof/>
                <w:webHidden/>
              </w:rPr>
              <w:fldChar w:fldCharType="end"/>
            </w:r>
          </w:hyperlink>
        </w:p>
        <w:p w14:paraId="139BC3CD" w14:textId="1F888BDF"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41309C">
              <w:rPr>
                <w:noProof/>
                <w:webHidden/>
              </w:rPr>
              <w:t>64</w:t>
            </w:r>
            <w:r>
              <w:rPr>
                <w:noProof/>
                <w:webHidden/>
              </w:rPr>
              <w:fldChar w:fldCharType="end"/>
            </w:r>
          </w:hyperlink>
        </w:p>
        <w:p w14:paraId="59B3456B" w14:textId="19EC0D4A"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41309C">
              <w:rPr>
                <w:noProof/>
                <w:webHidden/>
              </w:rPr>
              <w:t>64</w:t>
            </w:r>
            <w:r>
              <w:rPr>
                <w:noProof/>
                <w:webHidden/>
              </w:rPr>
              <w:fldChar w:fldCharType="end"/>
            </w:r>
          </w:hyperlink>
        </w:p>
        <w:p w14:paraId="4D7B11AE" w14:textId="519844D4"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41309C">
              <w:rPr>
                <w:noProof/>
                <w:webHidden/>
              </w:rPr>
              <w:t>65</w:t>
            </w:r>
            <w:r>
              <w:rPr>
                <w:noProof/>
                <w:webHidden/>
              </w:rPr>
              <w:fldChar w:fldCharType="end"/>
            </w:r>
          </w:hyperlink>
        </w:p>
        <w:p w14:paraId="05622B10" w14:textId="52D7535D"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41309C">
              <w:rPr>
                <w:noProof/>
                <w:webHidden/>
              </w:rPr>
              <w:t>66</w:t>
            </w:r>
            <w:r>
              <w:rPr>
                <w:noProof/>
                <w:webHidden/>
              </w:rPr>
              <w:fldChar w:fldCharType="end"/>
            </w:r>
          </w:hyperlink>
        </w:p>
        <w:p w14:paraId="221AB90A" w14:textId="60F29A6E"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41309C">
              <w:rPr>
                <w:noProof/>
                <w:webHidden/>
              </w:rPr>
              <w:t>67</w:t>
            </w:r>
            <w:r>
              <w:rPr>
                <w:noProof/>
                <w:webHidden/>
              </w:rPr>
              <w:fldChar w:fldCharType="end"/>
            </w:r>
          </w:hyperlink>
        </w:p>
        <w:p w14:paraId="76397F42" w14:textId="7130C309"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41309C">
              <w:rPr>
                <w:noProof/>
                <w:webHidden/>
              </w:rPr>
              <w:t>68</w:t>
            </w:r>
            <w:r>
              <w:rPr>
                <w:noProof/>
                <w:webHidden/>
              </w:rPr>
              <w:fldChar w:fldCharType="end"/>
            </w:r>
          </w:hyperlink>
        </w:p>
        <w:p w14:paraId="16D403E3" w14:textId="6C80A710"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41309C">
              <w:rPr>
                <w:noProof/>
                <w:webHidden/>
              </w:rPr>
              <w:t>69</w:t>
            </w:r>
            <w:r>
              <w:rPr>
                <w:noProof/>
                <w:webHidden/>
              </w:rPr>
              <w:fldChar w:fldCharType="end"/>
            </w:r>
          </w:hyperlink>
        </w:p>
        <w:p w14:paraId="5EA5C726" w14:textId="7DE3DA86"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41309C">
              <w:rPr>
                <w:noProof/>
                <w:webHidden/>
              </w:rPr>
              <w:t>70</w:t>
            </w:r>
            <w:r>
              <w:rPr>
                <w:noProof/>
                <w:webHidden/>
              </w:rPr>
              <w:fldChar w:fldCharType="end"/>
            </w:r>
          </w:hyperlink>
        </w:p>
        <w:p w14:paraId="18D5D2AD" w14:textId="159B76EC"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41309C">
              <w:rPr>
                <w:noProof/>
                <w:webHidden/>
              </w:rPr>
              <w:t>73</w:t>
            </w:r>
            <w:r>
              <w:rPr>
                <w:noProof/>
                <w:webHidden/>
              </w:rPr>
              <w:fldChar w:fldCharType="end"/>
            </w:r>
          </w:hyperlink>
        </w:p>
        <w:p w14:paraId="5DFFF077" w14:textId="66F0C8C2"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41309C">
              <w:rPr>
                <w:noProof/>
                <w:webHidden/>
              </w:rPr>
              <w:t>73</w:t>
            </w:r>
            <w:r>
              <w:rPr>
                <w:noProof/>
                <w:webHidden/>
              </w:rPr>
              <w:fldChar w:fldCharType="end"/>
            </w:r>
          </w:hyperlink>
        </w:p>
        <w:p w14:paraId="3EB8F938" w14:textId="057A6647"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41309C">
              <w:rPr>
                <w:noProof/>
                <w:webHidden/>
              </w:rPr>
              <w:t>74</w:t>
            </w:r>
            <w:r>
              <w:rPr>
                <w:noProof/>
                <w:webHidden/>
              </w:rPr>
              <w:fldChar w:fldCharType="end"/>
            </w:r>
          </w:hyperlink>
        </w:p>
        <w:p w14:paraId="593DBA13" w14:textId="2C9388DF"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41309C">
              <w:rPr>
                <w:noProof/>
                <w:webHidden/>
              </w:rPr>
              <w:t>75</w:t>
            </w:r>
            <w:r>
              <w:rPr>
                <w:noProof/>
                <w:webHidden/>
              </w:rPr>
              <w:fldChar w:fldCharType="end"/>
            </w:r>
          </w:hyperlink>
        </w:p>
        <w:p w14:paraId="301857D9" w14:textId="39C5763A"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41309C">
              <w:rPr>
                <w:noProof/>
                <w:webHidden/>
              </w:rPr>
              <w:t>76</w:t>
            </w:r>
            <w:r>
              <w:rPr>
                <w:noProof/>
                <w:webHidden/>
              </w:rPr>
              <w:fldChar w:fldCharType="end"/>
            </w:r>
          </w:hyperlink>
        </w:p>
        <w:p w14:paraId="30EEFDB8" w14:textId="4F0BCDD4"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41309C">
              <w:rPr>
                <w:noProof/>
                <w:webHidden/>
              </w:rPr>
              <w:t>77</w:t>
            </w:r>
            <w:r>
              <w:rPr>
                <w:noProof/>
                <w:webHidden/>
              </w:rPr>
              <w:fldChar w:fldCharType="end"/>
            </w:r>
          </w:hyperlink>
        </w:p>
        <w:p w14:paraId="5B88462C" w14:textId="5628BF10"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41309C">
              <w:rPr>
                <w:noProof/>
                <w:webHidden/>
              </w:rPr>
              <w:t>78</w:t>
            </w:r>
            <w:r>
              <w:rPr>
                <w:noProof/>
                <w:webHidden/>
              </w:rPr>
              <w:fldChar w:fldCharType="end"/>
            </w:r>
          </w:hyperlink>
        </w:p>
        <w:p w14:paraId="15F8E705" w14:textId="6F9D4BBE"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41309C">
              <w:rPr>
                <w:noProof/>
                <w:webHidden/>
              </w:rPr>
              <w:t>79</w:t>
            </w:r>
            <w:r>
              <w:rPr>
                <w:noProof/>
                <w:webHidden/>
              </w:rPr>
              <w:fldChar w:fldCharType="end"/>
            </w:r>
          </w:hyperlink>
        </w:p>
        <w:p w14:paraId="08C366EA" w14:textId="562CBB26"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41309C">
              <w:rPr>
                <w:noProof/>
                <w:webHidden/>
              </w:rPr>
              <w:t>82</w:t>
            </w:r>
            <w:r>
              <w:rPr>
                <w:noProof/>
                <w:webHidden/>
              </w:rPr>
              <w:fldChar w:fldCharType="end"/>
            </w:r>
          </w:hyperlink>
        </w:p>
        <w:p w14:paraId="4B4FC60C" w14:textId="65D74765"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41309C">
              <w:rPr>
                <w:noProof/>
                <w:webHidden/>
              </w:rPr>
              <w:t>82</w:t>
            </w:r>
            <w:r>
              <w:rPr>
                <w:noProof/>
                <w:webHidden/>
              </w:rPr>
              <w:fldChar w:fldCharType="end"/>
            </w:r>
          </w:hyperlink>
        </w:p>
        <w:p w14:paraId="4E6D8630" w14:textId="7C58E4BA"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41309C">
              <w:rPr>
                <w:noProof/>
                <w:webHidden/>
              </w:rPr>
              <w:t>83</w:t>
            </w:r>
            <w:r>
              <w:rPr>
                <w:noProof/>
                <w:webHidden/>
              </w:rPr>
              <w:fldChar w:fldCharType="end"/>
            </w:r>
          </w:hyperlink>
        </w:p>
        <w:p w14:paraId="5AC1B262" w14:textId="67DAC912"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41309C">
              <w:rPr>
                <w:noProof/>
                <w:webHidden/>
              </w:rPr>
              <w:t>84</w:t>
            </w:r>
            <w:r>
              <w:rPr>
                <w:noProof/>
                <w:webHidden/>
              </w:rPr>
              <w:fldChar w:fldCharType="end"/>
            </w:r>
          </w:hyperlink>
        </w:p>
        <w:p w14:paraId="53E5365D" w14:textId="4B731156"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41309C">
              <w:rPr>
                <w:noProof/>
                <w:webHidden/>
              </w:rPr>
              <w:t>85</w:t>
            </w:r>
            <w:r>
              <w:rPr>
                <w:noProof/>
                <w:webHidden/>
              </w:rPr>
              <w:fldChar w:fldCharType="end"/>
            </w:r>
          </w:hyperlink>
        </w:p>
        <w:p w14:paraId="1B6362AE" w14:textId="23631010"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41309C">
              <w:rPr>
                <w:noProof/>
                <w:webHidden/>
              </w:rPr>
              <w:t>86</w:t>
            </w:r>
            <w:r>
              <w:rPr>
                <w:noProof/>
                <w:webHidden/>
              </w:rPr>
              <w:fldChar w:fldCharType="end"/>
            </w:r>
          </w:hyperlink>
        </w:p>
        <w:p w14:paraId="4ECD7F55" w14:textId="0E061254"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41309C">
              <w:rPr>
                <w:noProof/>
                <w:webHidden/>
              </w:rPr>
              <w:t>87</w:t>
            </w:r>
            <w:r>
              <w:rPr>
                <w:noProof/>
                <w:webHidden/>
              </w:rPr>
              <w:fldChar w:fldCharType="end"/>
            </w:r>
          </w:hyperlink>
        </w:p>
        <w:p w14:paraId="3C9ABCB7" w14:textId="1F1016EA"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41309C">
              <w:rPr>
                <w:noProof/>
                <w:webHidden/>
              </w:rPr>
              <w:t>88</w:t>
            </w:r>
            <w:r>
              <w:rPr>
                <w:noProof/>
                <w:webHidden/>
              </w:rPr>
              <w:fldChar w:fldCharType="end"/>
            </w:r>
          </w:hyperlink>
        </w:p>
        <w:p w14:paraId="17469458" w14:textId="43D4F9A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41309C">
              <w:rPr>
                <w:noProof/>
                <w:webHidden/>
              </w:rPr>
              <w:t>91</w:t>
            </w:r>
            <w:r>
              <w:rPr>
                <w:noProof/>
                <w:webHidden/>
              </w:rPr>
              <w:fldChar w:fldCharType="end"/>
            </w:r>
          </w:hyperlink>
        </w:p>
        <w:p w14:paraId="09B5C1F9" w14:textId="6AD38541"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41309C">
              <w:rPr>
                <w:noProof/>
                <w:webHidden/>
              </w:rPr>
              <w:t>91</w:t>
            </w:r>
            <w:r>
              <w:rPr>
                <w:noProof/>
                <w:webHidden/>
              </w:rPr>
              <w:fldChar w:fldCharType="end"/>
            </w:r>
          </w:hyperlink>
        </w:p>
        <w:p w14:paraId="1CDF244F" w14:textId="163CFFA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41309C">
              <w:rPr>
                <w:noProof/>
                <w:webHidden/>
              </w:rPr>
              <w:t>92</w:t>
            </w:r>
            <w:r>
              <w:rPr>
                <w:noProof/>
                <w:webHidden/>
              </w:rPr>
              <w:fldChar w:fldCharType="end"/>
            </w:r>
          </w:hyperlink>
        </w:p>
        <w:p w14:paraId="37809CAD" w14:textId="28EFCE3F"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41309C">
              <w:rPr>
                <w:noProof/>
                <w:webHidden/>
              </w:rPr>
              <w:t>93</w:t>
            </w:r>
            <w:r>
              <w:rPr>
                <w:noProof/>
                <w:webHidden/>
              </w:rPr>
              <w:fldChar w:fldCharType="end"/>
            </w:r>
          </w:hyperlink>
        </w:p>
        <w:p w14:paraId="5C07789B" w14:textId="21D5FA2B"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41309C">
              <w:rPr>
                <w:noProof/>
                <w:webHidden/>
              </w:rPr>
              <w:t>94</w:t>
            </w:r>
            <w:r>
              <w:rPr>
                <w:noProof/>
                <w:webHidden/>
              </w:rPr>
              <w:fldChar w:fldCharType="end"/>
            </w:r>
          </w:hyperlink>
        </w:p>
        <w:p w14:paraId="25AAB165" w14:textId="5B63913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41309C">
              <w:rPr>
                <w:noProof/>
                <w:webHidden/>
              </w:rPr>
              <w:t>95</w:t>
            </w:r>
            <w:r>
              <w:rPr>
                <w:noProof/>
                <w:webHidden/>
              </w:rPr>
              <w:fldChar w:fldCharType="end"/>
            </w:r>
          </w:hyperlink>
        </w:p>
        <w:p w14:paraId="2064366D" w14:textId="2D86D0A8"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41309C">
              <w:rPr>
                <w:noProof/>
                <w:webHidden/>
              </w:rPr>
              <w:t>96</w:t>
            </w:r>
            <w:r>
              <w:rPr>
                <w:noProof/>
                <w:webHidden/>
              </w:rPr>
              <w:fldChar w:fldCharType="end"/>
            </w:r>
          </w:hyperlink>
        </w:p>
        <w:p w14:paraId="3F88B90E" w14:textId="123AA6F9"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41309C">
              <w:rPr>
                <w:noProof/>
                <w:webHidden/>
              </w:rPr>
              <w:t>98</w:t>
            </w:r>
            <w:r>
              <w:rPr>
                <w:noProof/>
                <w:webHidden/>
              </w:rPr>
              <w:fldChar w:fldCharType="end"/>
            </w:r>
          </w:hyperlink>
        </w:p>
        <w:p w14:paraId="7B303688" w14:textId="6084A2B1"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41309C">
              <w:rPr>
                <w:noProof/>
                <w:webHidden/>
              </w:rPr>
              <w:t>101</w:t>
            </w:r>
            <w:r>
              <w:rPr>
                <w:noProof/>
                <w:webHidden/>
              </w:rPr>
              <w:fldChar w:fldCharType="end"/>
            </w:r>
          </w:hyperlink>
        </w:p>
        <w:p w14:paraId="03A9078E" w14:textId="64687136"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41309C">
              <w:rPr>
                <w:noProof/>
                <w:webHidden/>
              </w:rPr>
              <w:t>111</w:t>
            </w:r>
            <w:r>
              <w:rPr>
                <w:noProof/>
                <w:webHidden/>
              </w:rPr>
              <w:fldChar w:fldCharType="end"/>
            </w:r>
          </w:hyperlink>
        </w:p>
        <w:p w14:paraId="069387B7" w14:textId="50718335"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41309C">
              <w:rPr>
                <w:noProof/>
                <w:webHidden/>
              </w:rPr>
              <w:t>111</w:t>
            </w:r>
            <w:r>
              <w:rPr>
                <w:noProof/>
                <w:webHidden/>
              </w:rPr>
              <w:fldChar w:fldCharType="end"/>
            </w:r>
          </w:hyperlink>
        </w:p>
        <w:p w14:paraId="64CA22A3" w14:textId="3B29C94E"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41309C">
              <w:rPr>
                <w:noProof/>
                <w:webHidden/>
              </w:rPr>
              <w:t>113</w:t>
            </w:r>
            <w:r>
              <w:rPr>
                <w:noProof/>
                <w:webHidden/>
              </w:rPr>
              <w:fldChar w:fldCharType="end"/>
            </w:r>
          </w:hyperlink>
        </w:p>
        <w:p w14:paraId="399FB908" w14:textId="5C14FE5D"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41309C">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62AAB6C3"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41309C">
          <w:rPr>
            <w:noProof/>
            <w:webHidden/>
          </w:rPr>
          <w:t>20</w:t>
        </w:r>
        <w:r w:rsidR="000650AD">
          <w:rPr>
            <w:noProof/>
            <w:webHidden/>
          </w:rPr>
          <w:fldChar w:fldCharType="end"/>
        </w:r>
      </w:hyperlink>
    </w:p>
    <w:p w14:paraId="01B9F7A1" w14:textId="04BB7B48"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41309C">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3A02725"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41309C">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2CEE8D9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41309C">
          <w:rPr>
            <w:noProof/>
            <w:webHidden/>
          </w:rPr>
          <w:t>43</w:t>
        </w:r>
        <w:r>
          <w:rPr>
            <w:noProof/>
            <w:webHidden/>
          </w:rPr>
          <w:fldChar w:fldCharType="end"/>
        </w:r>
      </w:hyperlink>
    </w:p>
    <w:p w14:paraId="22D50849" w14:textId="30339C74"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41309C">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49818FC5"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41309C">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4FA84B51"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41309C">
          <w:rPr>
            <w:noProof/>
            <w:webHidden/>
          </w:rPr>
          <w:t>47</w:t>
        </w:r>
        <w:r>
          <w:rPr>
            <w:noProof/>
            <w:webHidden/>
          </w:rPr>
          <w:fldChar w:fldCharType="end"/>
        </w:r>
      </w:hyperlink>
    </w:p>
    <w:p w14:paraId="4140DC96" w14:textId="6AF26F13"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41309C">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0F495A13"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41309C">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10083915"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41309C">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7902B9F2"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41309C">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55187010"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41309C">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203F9071"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41309C">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0DDD8C0A"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41309C">
          <w:rPr>
            <w:noProof/>
            <w:webHidden/>
          </w:rPr>
          <w:t>101</w:t>
        </w:r>
        <w:r>
          <w:rPr>
            <w:noProof/>
            <w:webHidden/>
          </w:rPr>
          <w:fldChar w:fldCharType="end"/>
        </w:r>
      </w:hyperlink>
    </w:p>
    <w:p w14:paraId="2EB4A606" w14:textId="7533D326"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41309C">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68EFDF2F"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41309C">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44FB0DFF"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41309C">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43DC54D9"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41309C">
          <w:rPr>
            <w:noProof/>
            <w:webHidden/>
          </w:rPr>
          <w:t>25</w:t>
        </w:r>
        <w:r>
          <w:rPr>
            <w:noProof/>
            <w:webHidden/>
          </w:rPr>
          <w:fldChar w:fldCharType="end"/>
        </w:r>
      </w:hyperlink>
    </w:p>
    <w:p w14:paraId="116FB5FB" w14:textId="556C6896"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41309C">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688637F6"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41309C">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131E7552"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41309C">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71D8E431"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41309C">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11C10E79"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41309C">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7303F10E"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41309C">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2FBA3FD0"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41309C">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proofErr w:type="spellStart"/>
      <w:r w:rsidR="00342F8E" w:rsidRPr="00342F8E">
        <w:t>Frontier.cool</w:t>
      </w:r>
      <w:proofErr w:type="spellEnd"/>
      <w:r w:rsidR="00342F8E">
        <w:rPr>
          <w:rFonts w:hint="eastAsia"/>
        </w:rPr>
        <w:t>）</w:t>
      </w:r>
      <w:r w:rsidR="00593B94" w:rsidRPr="00593B94">
        <w:t>推出的</w:t>
      </w:r>
      <w:r w:rsidR="006E72C4">
        <w:rPr>
          <w:rFonts w:hint="eastAsia"/>
        </w:rPr>
        <w:t>「</w:t>
      </w:r>
      <w:proofErr w:type="spellStart"/>
      <w:r w:rsidR="00593B94" w:rsidRPr="00593B94">
        <w:t>TextileCloud</w:t>
      </w:r>
      <w:proofErr w:type="spellEnd"/>
      <w:r w:rsidR="00593B94" w:rsidRPr="00593B94">
        <w:t>™</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proofErr w:type="spellStart"/>
      <w:r w:rsidR="00BF52E3" w:rsidRPr="00342F8E">
        <w:t>Frontier.cool</w:t>
      </w:r>
      <w:proofErr w:type="spellEnd"/>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proofErr w:type="spellStart"/>
      <w:r w:rsidR="00026A77" w:rsidRPr="00026A77">
        <w:t>Frontier.cool</w:t>
      </w:r>
      <w:proofErr w:type="spell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15F91FAB"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41309C">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3A5EB17"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41309C">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063CB14C"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41309C">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B71BA70"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41309C">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806F550"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41309C">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 xml:space="preserve">Gioia &amp; </w:t>
      </w:r>
      <w:proofErr w:type="spellStart"/>
      <w:r w:rsidRPr="00F45239">
        <w:t>Chittipeddi</w:t>
      </w:r>
      <w:proofErr w:type="spellEnd"/>
      <w:r w:rsidRPr="00F45239">
        <w:t>,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proofErr w:type="spellStart"/>
      <w:r w:rsidRPr="00B63179">
        <w:t>Giddens</w:t>
      </w:r>
      <w:proofErr w:type="spellEnd"/>
      <w:r w:rsidRPr="00B63179">
        <w:t>,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2680721"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41309C">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7EF4A8B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41309C">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7793E790"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41309C">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proofErr w:type="spellStart"/>
      <w:r w:rsidRPr="00A70382">
        <w:t>Frontier.cool</w:t>
      </w:r>
      <w:proofErr w:type="spellEnd"/>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1C498127"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41309C">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proofErr w:type="spellStart"/>
      <w:r w:rsidRPr="002A11F3">
        <w:t>Frontier.cool</w:t>
      </w:r>
      <w:proofErr w:type="spellEnd"/>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proofErr w:type="spellStart"/>
      <w:r w:rsidR="00D81C09" w:rsidRPr="002A11F3">
        <w:t>Frontier.cool</w:t>
      </w:r>
      <w:proofErr w:type="spellEnd"/>
      <w:r w:rsidR="00D83D54" w:rsidRPr="002A11F3">
        <w:rPr>
          <w:rFonts w:hint="eastAsia"/>
        </w:rPr>
        <w:t>數位創新過程分四階段</w:t>
      </w:r>
      <w:r w:rsidRPr="002A11F3">
        <w:t>進行分析，探討</w:t>
      </w:r>
      <w:proofErr w:type="spellStart"/>
      <w:r w:rsidR="00B43891" w:rsidRPr="002A11F3">
        <w:t>Frontier.cool</w:t>
      </w:r>
      <w:proofErr w:type="spellEnd"/>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2367619D"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41309C">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55E22256"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41309C">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proofErr w:type="spellStart"/>
      <w:r w:rsidRPr="008C575A">
        <w:rPr>
          <w:rFonts w:hint="eastAsia"/>
        </w:rPr>
        <w:t>Frontier.cool</w:t>
      </w:r>
      <w:proofErr w:type="spellEnd"/>
      <w:r w:rsidRPr="008C575A">
        <w:rPr>
          <w:rFonts w:hint="eastAsia"/>
        </w:rPr>
        <w:t>）</w:t>
      </w:r>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ntier.cool</w:t>
      </w:r>
      <w:proofErr w:type="spellEnd"/>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42476F38"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41309C">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29E79C2C"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4130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05381FB9"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41309C">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proofErr w:type="spellStart"/>
      <w:r w:rsidR="000E19B2" w:rsidRPr="00F91385">
        <w:t>Frontier.cool</w:t>
      </w:r>
      <w:proofErr w:type="spellEnd"/>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w:t>
      </w:r>
      <w:proofErr w:type="spellStart"/>
      <w:r w:rsidRPr="008A3E02">
        <w:t>Programme</w:t>
      </w:r>
      <w:proofErr w:type="spellEnd"/>
      <w:r w:rsidRPr="008A3E02">
        <w:t xml:space="preserv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3237C590"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41309C">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1373094D"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41309C">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048C3DFE"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41309C">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proofErr w:type="spellStart"/>
      <w:r w:rsidR="00E01724" w:rsidRPr="000313A1">
        <w:t>Frontier.coo</w:t>
      </w:r>
      <w:r w:rsidR="005C53AA" w:rsidRPr="000313A1">
        <w:rPr>
          <w:rFonts w:hint="eastAsia"/>
        </w:rPr>
        <w:t>l</w:t>
      </w:r>
      <w:proofErr w:type="spellEnd"/>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proofErr w:type="spellStart"/>
      <w:r w:rsidR="00194F15" w:rsidRPr="00E37D18">
        <w:rPr>
          <w:color w:val="156082" w:themeColor="accent1"/>
        </w:rPr>
        <w:t>Frontier.cool</w:t>
      </w:r>
      <w:proofErr w:type="spellEnd"/>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proofErr w:type="spellStart"/>
      <w:r w:rsidRPr="000313A1">
        <w:t>Frontier.coo</w:t>
      </w:r>
      <w:r w:rsidRPr="000313A1">
        <w:rPr>
          <w:rFonts w:hint="eastAsia"/>
        </w:rPr>
        <w:t>l</w:t>
      </w:r>
      <w:proofErr w:type="spellEnd"/>
      <w:r>
        <w:rPr>
          <w:rFonts w:hint="eastAsia"/>
        </w:rPr>
        <w:t>旗下之</w:t>
      </w:r>
      <w:r w:rsidR="0091421F" w:rsidRPr="0091421F">
        <w:t>核心產品</w:t>
      </w:r>
      <w:proofErr w:type="spellStart"/>
      <w:r w:rsidR="0091421F" w:rsidRPr="00C6285F">
        <w:t>TextileCloud</w:t>
      </w:r>
      <w:proofErr w:type="spellEnd"/>
      <w:r w:rsidR="0091421F" w:rsidRPr="00C6285F">
        <w:t>™</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A1BF879"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41309C">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proofErr w:type="spellStart"/>
      <w:r w:rsidR="00215267">
        <w:rPr>
          <w:rFonts w:hint="eastAsia"/>
        </w:rPr>
        <w:t>Frontier.cool</w:t>
      </w:r>
      <w:proofErr w:type="spellEnd"/>
      <w:r w:rsidR="00215267">
        <w:rPr>
          <w:rFonts w:hint="eastAsia"/>
        </w:rPr>
        <w:t>官方</w:t>
      </w:r>
      <w:proofErr w:type="spellStart"/>
      <w:r w:rsidR="00215267">
        <w:rPr>
          <w:rFonts w:hint="eastAsia"/>
        </w:rPr>
        <w:t>Youtube</w:t>
      </w:r>
      <w:proofErr w:type="spellEnd"/>
      <w:r w:rsidR="00215267">
        <w:rPr>
          <w:rFonts w:hint="eastAsia"/>
        </w:rPr>
        <w:t>頻道</w:t>
      </w:r>
    </w:p>
    <w:p w14:paraId="100FA8E9" w14:textId="60C34907" w:rsidR="004E20AE" w:rsidRDefault="002F6B0A" w:rsidP="00A975E1">
      <w:pPr>
        <w:pStyle w:val="15"/>
        <w:ind w:firstLine="480"/>
      </w:pPr>
      <w:proofErr w:type="spellStart"/>
      <w:r w:rsidRPr="002F6B0A">
        <w:t>Frontier.cool</w:t>
      </w:r>
      <w:proofErr w:type="spellEnd"/>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proofErr w:type="spellStart"/>
      <w:r w:rsidRPr="002F6B0A">
        <w:t>Frontier.cool</w:t>
      </w:r>
      <w:proofErr w:type="spellEnd"/>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proofErr w:type="spellStart"/>
      <w:r w:rsidRPr="00B467BF">
        <w:lastRenderedPageBreak/>
        <w:t>Frontier.cool</w:t>
      </w:r>
      <w:proofErr w:type="spellEnd"/>
      <w:r w:rsidR="0095463B">
        <w:rPr>
          <w:rFonts w:hint="eastAsia"/>
        </w:rPr>
        <w:t>的核心產品</w:t>
      </w:r>
      <w:r w:rsidR="0064235B">
        <w:rPr>
          <w:rFonts w:hint="eastAsia"/>
        </w:rPr>
        <w:t>為</w:t>
      </w:r>
      <w:proofErr w:type="spellStart"/>
      <w:r w:rsidR="004E20AE" w:rsidRPr="004E20AE">
        <w:t>TextileCloud</w:t>
      </w:r>
      <w:proofErr w:type="spellEnd"/>
      <w:r w:rsidR="004E20AE" w:rsidRPr="004E20AE">
        <w:t>™</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proofErr w:type="spellStart"/>
      <w:r w:rsidR="00C56223" w:rsidRPr="004E20AE">
        <w:t>TextileCloud</w:t>
      </w:r>
      <w:proofErr w:type="spellEnd"/>
      <w:r w:rsidR="00C56223" w:rsidRPr="004E20AE">
        <w:t>™</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proofErr w:type="spellStart"/>
      <w:r w:rsidRPr="00B467BF">
        <w:t>Frontier.cool</w:t>
      </w:r>
      <w:proofErr w:type="spellEnd"/>
      <w:r w:rsidR="00585680" w:rsidRPr="0034163D">
        <w:t>藉由數位</w:t>
      </w:r>
      <w:r w:rsidR="00585680">
        <w:rPr>
          <w:rFonts w:hint="eastAsia"/>
        </w:rPr>
        <w:t>創新平台</w:t>
      </w:r>
      <w:proofErr w:type="spellStart"/>
      <w:r w:rsidR="00C85BA7" w:rsidRPr="004E20AE">
        <w:t>TextileCloud</w:t>
      </w:r>
      <w:proofErr w:type="spellEnd"/>
      <w:r w:rsidR="00C85BA7" w:rsidRPr="004E20AE">
        <w:t>™</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proofErr w:type="spellStart"/>
      <w:r w:rsidR="00B62F70" w:rsidRPr="00B467BF">
        <w:t>Frontier.cool</w:t>
      </w:r>
      <w:proofErr w:type="spellEnd"/>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proofErr w:type="spellStart"/>
      <w:r w:rsidR="00F61EBB" w:rsidRPr="00C6285F">
        <w:t>TextileCloud</w:t>
      </w:r>
      <w:proofErr w:type="spellEnd"/>
      <w:r w:rsidR="00F61EBB" w:rsidRPr="00C6285F">
        <w:t>™</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 xml:space="preserve">Under </w:t>
      </w:r>
      <w:proofErr w:type="spellStart"/>
      <w:r w:rsidR="00742F8F">
        <w:rPr>
          <w:rFonts w:hint="eastAsia"/>
        </w:rPr>
        <w:t>A</w:t>
      </w:r>
      <w:r w:rsidR="00455F85">
        <w:rPr>
          <w:rFonts w:hint="eastAsia"/>
        </w:rPr>
        <w:t>r</w:t>
      </w:r>
      <w:r w:rsidR="00742F8F">
        <w:rPr>
          <w:rFonts w:hint="eastAsia"/>
        </w:rPr>
        <w:t>mour</w:t>
      </w:r>
      <w:proofErr w:type="spellEnd"/>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proofErr w:type="spellStart"/>
      <w:r w:rsidR="00742F8F">
        <w:rPr>
          <w:rFonts w:hint="eastAsia"/>
        </w:rPr>
        <w:t>Frontier.cool</w:t>
      </w:r>
      <w:proofErr w:type="spellEnd"/>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proofErr w:type="spellStart"/>
      <w:r w:rsidRPr="008E6671">
        <w:t>Frontier.coo</w:t>
      </w:r>
      <w:r w:rsidRPr="008E6671">
        <w:rPr>
          <w:rFonts w:hint="eastAsia"/>
        </w:rPr>
        <w:t>l</w:t>
      </w:r>
      <w:proofErr w:type="spellEnd"/>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55A4AA62"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41309C">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37E7A95"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proofErr w:type="spellStart"/>
      <w:r w:rsidR="008D3AD3" w:rsidRPr="001D41D3">
        <w:rPr>
          <w:sz w:val="32"/>
          <w:szCs w:val="36"/>
        </w:rPr>
        <w:t>Frontier.cool</w:t>
      </w:r>
      <w:proofErr w:type="spellEnd"/>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0E1286F7" w:rsidR="008C01BA" w:rsidRDefault="008C01BA" w:rsidP="00870F6B">
      <w:pPr>
        <w:pStyle w:val="a0"/>
      </w:pPr>
      <w:r>
        <w:t>傳統低效且長期未更新的生產流程</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w:t>
      </w:r>
      <w:r w:rsidR="00CB14FE" w:rsidRPr="003077FA">
        <w:rPr>
          <w:color w:val="156082" w:themeColor="accent1"/>
        </w:rPr>
        <w:t>整體的</w:t>
      </w:r>
      <w:r w:rsidR="00CB14FE" w:rsidRPr="00C34CD4">
        <w:rPr>
          <w:color w:val="C00000"/>
        </w:rPr>
        <w:t>商業模式</w:t>
      </w:r>
      <w:r w:rsidR="00CB14FE" w:rsidRPr="003077FA">
        <w:rPr>
          <w:color w:val="156082" w:themeColor="accent1"/>
        </w:rPr>
        <w:t>幾乎未曾革新，仍停留在</w:t>
      </w:r>
      <w:r w:rsidR="006F29B2" w:rsidRPr="003077FA">
        <w:rPr>
          <w:rFonts w:hint="eastAsia"/>
          <w:color w:val="156082" w:themeColor="accent1"/>
        </w:rPr>
        <w:t>舊有</w:t>
      </w:r>
      <w:r w:rsidR="00CB14FE" w:rsidRPr="003077FA">
        <w:rPr>
          <w:color w:val="156082" w:themeColor="accent1"/>
        </w:rPr>
        <w:t>運作邏輯之中</w:t>
      </w:r>
      <w:r w:rsidR="00CB14FE">
        <w:t>。</w:t>
      </w:r>
    </w:p>
    <w:p w14:paraId="22AEA697" w14:textId="2FDEAAA1" w:rsidR="000442F1" w:rsidRDefault="009A04FE" w:rsidP="00462EE3">
      <w:pPr>
        <w:pStyle w:val="15"/>
        <w:ind w:firstLine="480"/>
      </w:pPr>
      <w:r>
        <w:rPr>
          <w:rFonts w:hint="eastAsia"/>
        </w:rPr>
        <w:t>傳統流程中</w:t>
      </w:r>
      <w:r w:rsidR="00E30724">
        <w:rPr>
          <w:rFonts w:hint="eastAsia"/>
        </w:rPr>
        <w:t>，</w:t>
      </w:r>
      <w:r w:rsidR="000442F1">
        <w:t>供應商收到品牌訂單後</w:t>
      </w:r>
      <w:r w:rsidR="007421A3">
        <w:rPr>
          <w:rFonts w:hint="eastAsia"/>
        </w:rPr>
        <w:t>，</w:t>
      </w:r>
      <w:r w:rsidR="007421A3">
        <w:t>需</w:t>
      </w:r>
      <w:r w:rsidR="007421A3" w:rsidRPr="007F0E5B">
        <w:rPr>
          <w:color w:val="156082" w:themeColor="accent1"/>
        </w:rPr>
        <w:t>仰賴實體樣布反覆寄送</w:t>
      </w:r>
      <w:r w:rsidR="0095632E">
        <w:t>，</w:t>
      </w:r>
      <w:r w:rsidR="00214C29">
        <w:rPr>
          <w:rFonts w:hint="eastAsia"/>
        </w:rPr>
        <w:t>來</w:t>
      </w:r>
      <w:r w:rsidR="0095632E">
        <w:t>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E60BB1">
        <w:rPr>
          <w:rFonts w:hint="eastAsia"/>
          <w:color w:val="EE0000"/>
        </w:rPr>
        <w:t>直到</w:t>
      </w:r>
      <w:r w:rsidR="000442F1" w:rsidRPr="00B43016">
        <w:rPr>
          <w:color w:val="EE0000"/>
        </w:rPr>
        <w:t>最終審核，</w:t>
      </w:r>
      <w:r w:rsidR="0095632E" w:rsidRPr="00B43016">
        <w:rPr>
          <w:color w:val="EE0000"/>
        </w:rPr>
        <w:t>每一階段都</w:t>
      </w:r>
      <w:r w:rsidR="0095632E" w:rsidRPr="00854A2F">
        <w:rPr>
          <w:color w:val="156082" w:themeColor="accent1"/>
        </w:rPr>
        <w:t>高度依賴人工操作與實體樣布的傳遞</w:t>
      </w:r>
      <w:r w:rsidR="0095632E">
        <w:t>，導致生產</w:t>
      </w:r>
      <w:r w:rsidR="006C0E80">
        <w:rPr>
          <w:rFonts w:hint="eastAsia"/>
        </w:rPr>
        <w:t>進度</w:t>
      </w:r>
      <w:r w:rsidR="0095632E">
        <w:t>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w:t>
      </w:r>
      <w:r w:rsidR="00B63E13">
        <w:rPr>
          <w:rFonts w:hint="eastAsia"/>
        </w:rPr>
        <w:t>才能</w:t>
      </w:r>
      <w:r w:rsidR="00AC5483">
        <w:t>推進</w:t>
      </w:r>
      <w:r w:rsidR="001C484A">
        <w:rPr>
          <w:rFonts w:hint="eastAsia"/>
        </w:rPr>
        <w:t>布料</w:t>
      </w:r>
      <w:r w:rsidR="00F1695A">
        <w:rPr>
          <w:rFonts w:hint="eastAsia"/>
        </w:rPr>
        <w:t>規模</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造成</w:t>
      </w:r>
      <w:r w:rsidR="00B43016">
        <w:rPr>
          <w:rFonts w:hint="eastAsia"/>
        </w:rPr>
        <w:t>資源</w:t>
      </w:r>
      <w:r w:rsidR="000442F1">
        <w:t>與人力浪費</w:t>
      </w:r>
      <w:r w:rsidR="0044625F">
        <w:rPr>
          <w:rFonts w:hint="eastAsia"/>
        </w:rPr>
        <w:t>並</w:t>
      </w:r>
      <w:r w:rsidR="00AB0838">
        <w:rPr>
          <w:rFonts w:hint="eastAsia"/>
        </w:rPr>
        <w:t>拖延製造進度</w:t>
      </w:r>
      <w:r w:rsidR="000442F1">
        <w:t>。</w:t>
      </w:r>
    </w:p>
    <w:p w14:paraId="6D4E1EEC" w14:textId="755B40DD" w:rsidR="00BB69EA" w:rsidRDefault="00562D6D" w:rsidP="00EE20B0">
      <w:pPr>
        <w:spacing w:line="360" w:lineRule="auto"/>
        <w:ind w:firstLine="480"/>
      </w:pPr>
      <w:r>
        <w:rPr>
          <w:rFonts w:hint="eastAsia"/>
        </w:rPr>
        <w:t>如此</w:t>
      </w:r>
      <w:r w:rsidR="00BB69EA">
        <w:t>過時</w:t>
      </w:r>
      <w:r w:rsidR="002B3447">
        <w:rPr>
          <w:rFonts w:hint="eastAsia"/>
        </w:rPr>
        <w:t>低效率</w:t>
      </w:r>
      <w:r w:rsidR="00BB69EA">
        <w:t>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w:t>
      </w:r>
      <w:r w:rsidR="00404E29">
        <w:rPr>
          <w:rFonts w:hint="eastAsia"/>
        </w:rPr>
        <w:t>也</w:t>
      </w:r>
      <w:r w:rsidR="00630074">
        <w:rPr>
          <w:rFonts w:hint="eastAsia"/>
        </w:rPr>
        <w:t>發現，</w:t>
      </w:r>
      <w:r w:rsidR="00630074">
        <w:t>這</w:t>
      </w:r>
      <w:r w:rsidR="00630074" w:rsidRPr="00DE57FA">
        <w:rPr>
          <w:color w:val="EE0000"/>
        </w:rPr>
        <w:t>並非單一</w:t>
      </w:r>
      <w:r w:rsidR="00404E29">
        <w:rPr>
          <w:rFonts w:hint="eastAsia"/>
          <w:color w:val="EE0000"/>
        </w:rPr>
        <w:t>工廠</w:t>
      </w:r>
      <w:r w:rsidR="00630074" w:rsidRPr="00DE57FA">
        <w:rPr>
          <w:color w:val="EE0000"/>
        </w:rPr>
        <w:t>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7069B389" w:rsidR="00BE59EE" w:rsidRPr="00B24AB9" w:rsidRDefault="00B336B6" w:rsidP="00462EE3">
      <w:pPr>
        <w:pStyle w:val="aff4"/>
        <w:ind w:left="360" w:right="360" w:firstLine="480"/>
      </w:pPr>
      <w:r w:rsidRPr="00B24AB9">
        <w:rPr>
          <w:rFonts w:hint="eastAsia"/>
        </w:rPr>
        <w:t>「那時候我們回到紡織業去發現這個行業在200年間，基本上這個商業模式都沒有改變，</w:t>
      </w:r>
      <w:r w:rsidR="00926838" w:rsidRPr="00B24AB9">
        <w:rPr>
          <w:rFonts w:hint="eastAsia"/>
        </w:rPr>
        <w:t>也</w:t>
      </w:r>
      <w:r w:rsidRPr="00B24AB9">
        <w:rPr>
          <w:rFonts w:hint="eastAsia"/>
        </w:rPr>
        <w:t>許生產的製程</w:t>
      </w:r>
      <w:r w:rsidR="00AB7598">
        <w:rPr>
          <w:rFonts w:hint="eastAsia"/>
        </w:rPr>
        <w:t>、</w:t>
      </w:r>
      <w:r w:rsidRPr="00B24AB9">
        <w:rPr>
          <w:rFonts w:hint="eastAsia"/>
        </w:rPr>
        <w:t>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2DE4B29B" w:rsidR="00FA1D72" w:rsidRPr="000B0347" w:rsidRDefault="00E353F8" w:rsidP="00410D6D">
      <w:pPr>
        <w:pStyle w:val="a0"/>
        <w:rPr>
          <w:i/>
        </w:rPr>
      </w:pPr>
      <w:r>
        <w:rPr>
          <w:rFonts w:hint="eastAsia"/>
        </w:rPr>
        <w:t>預測性生產導致</w:t>
      </w:r>
      <w:r w:rsidR="00AD4042">
        <w:rPr>
          <w:rFonts w:hint="eastAsia"/>
        </w:rPr>
        <w:t>原物料、樣布、成衣</w:t>
      </w:r>
      <w:r w:rsidR="00FA1D72" w:rsidRPr="00FA1D72">
        <w:rPr>
          <w:rFonts w:hint="eastAsia"/>
        </w:rPr>
        <w:t>高庫存</w:t>
      </w:r>
      <w:r w:rsidR="00AD4042">
        <w:rPr>
          <w:rFonts w:hint="eastAsia"/>
        </w:rPr>
        <w:t>問</w:t>
      </w:r>
      <w:r w:rsidR="00FA1D72" w:rsidRPr="00FA1D72">
        <w:rPr>
          <w:rFonts w:hint="eastAsia"/>
        </w:rPr>
        <w:t>題</w:t>
      </w:r>
    </w:p>
    <w:p w14:paraId="77069E6D" w14:textId="77777777" w:rsidR="00F5217A" w:rsidRDefault="00E665C7" w:rsidP="00365C89">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664A61">
        <w:rPr>
          <w:rFonts w:hint="eastAsia"/>
          <w:color w:val="EE0000"/>
        </w:rPr>
        <w:t>導致</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w:t>
      </w:r>
      <w:r w:rsidR="00FE011A">
        <w:rPr>
          <w:rFonts w:hint="eastAsia"/>
        </w:rPr>
        <w:t>商品</w:t>
      </w:r>
      <w:r w:rsidR="00216454">
        <w:rPr>
          <w:rFonts w:hint="eastAsia"/>
        </w:rPr>
        <w:t>製程時間較長的特性，</w:t>
      </w:r>
      <w:r w:rsidR="00BD6259">
        <w:t>品牌商通常需</w:t>
      </w:r>
      <w:r w:rsidR="009108C1">
        <w:rPr>
          <w:rFonts w:hint="eastAsia"/>
        </w:rPr>
        <w:t>於</w:t>
      </w:r>
      <w:r w:rsidR="00BD6259">
        <w:t>一年</w:t>
      </w:r>
      <w:r w:rsidR="00FE3A30">
        <w:rPr>
          <w:rFonts w:hint="eastAsia"/>
        </w:rPr>
        <w:t>至</w:t>
      </w:r>
      <w:r w:rsidR="00BD6259">
        <w:t>一年半</w:t>
      </w:r>
      <w:r w:rsidR="009108C1">
        <w:rPr>
          <w:rFonts w:hint="eastAsia"/>
        </w:rPr>
        <w:t>前</w:t>
      </w:r>
      <w:r w:rsidR="00BD6259">
        <w:t>便開始規劃下季商品，</w:t>
      </w:r>
      <w:r w:rsidR="00282C41">
        <w:rPr>
          <w:rFonts w:hint="eastAsia"/>
        </w:rPr>
        <w:t>且</w:t>
      </w:r>
      <w:r w:rsidR="00E5378A" w:rsidRPr="00E5378A">
        <w:t>傾向預先大量下單以確保供貨穩定，藉此避免因原物料短缺而面臨貨架上無衣可賣的窘境</w:t>
      </w:r>
      <w:r w:rsidR="0035237D">
        <w:rPr>
          <w:rFonts w:hint="eastAsia"/>
        </w:rPr>
        <w:t>。</w:t>
      </w:r>
    </w:p>
    <w:p w14:paraId="018F9495" w14:textId="69FE3AC0" w:rsidR="00C93F2B" w:rsidRPr="00B0167F" w:rsidRDefault="00F5217A" w:rsidP="00365C89">
      <w:pPr>
        <w:pStyle w:val="15"/>
        <w:ind w:firstLine="480"/>
      </w:pPr>
      <w:r w:rsidRPr="00F5217A">
        <w:lastRenderedPageBreak/>
        <w:t>然而，</w:t>
      </w:r>
      <w:r w:rsidR="005D7DB7">
        <w:rPr>
          <w:rFonts w:hint="eastAsia"/>
        </w:rPr>
        <w:t>這種</w:t>
      </w:r>
      <w:r w:rsidR="008361B7" w:rsidRPr="00112886">
        <w:rPr>
          <w:color w:val="156082" w:themeColor="accent1"/>
        </w:rPr>
        <w:t>過度依賴預測的生產邏輯，</w:t>
      </w:r>
      <w:r w:rsidR="0013028E" w:rsidRPr="00112886">
        <w:rPr>
          <w:rFonts w:hint="eastAsia"/>
          <w:color w:val="156082" w:themeColor="accent1"/>
        </w:rPr>
        <w:t>不</w:t>
      </w:r>
      <w:r w:rsidR="00B918E1">
        <w:rPr>
          <w:rFonts w:hint="eastAsia"/>
          <w:color w:val="156082" w:themeColor="accent1"/>
        </w:rPr>
        <w:t>僅</w:t>
      </w:r>
      <w:r w:rsidR="0013028E" w:rsidRPr="00112886">
        <w:rPr>
          <w:rFonts w:hint="eastAsia"/>
          <w:color w:val="156082" w:themeColor="accent1"/>
        </w:rPr>
        <w:t>使</w:t>
      </w:r>
      <w:r w:rsidR="008361B7" w:rsidRPr="00112886">
        <w:rPr>
          <w:color w:val="156082" w:themeColor="accent1"/>
        </w:rPr>
        <w:t>供應鏈從</w:t>
      </w:r>
      <w:r w:rsidR="003E4B26" w:rsidRPr="00112886">
        <w:rPr>
          <w:rFonts w:hint="eastAsia"/>
          <w:color w:val="156082" w:themeColor="accent1"/>
        </w:rPr>
        <w:t>布料</w:t>
      </w:r>
      <w:r w:rsidR="008361B7" w:rsidRPr="00112886">
        <w:rPr>
          <w:color w:val="156082" w:themeColor="accent1"/>
        </w:rPr>
        <w:t>到成衣製造</w:t>
      </w:r>
      <w:r w:rsidR="00FC0FD5" w:rsidRPr="00112886">
        <w:rPr>
          <w:rFonts w:hint="eastAsia"/>
          <w:color w:val="156082" w:themeColor="accent1"/>
        </w:rPr>
        <w:t>過量</w:t>
      </w:r>
      <w:r w:rsidR="008361B7" w:rsidRPr="00B0167F">
        <w:rPr>
          <w:color w:val="156082" w:themeColor="accent1"/>
        </w:rPr>
        <w:t>生產</w:t>
      </w:r>
      <w:r w:rsidR="008361B7" w:rsidRPr="00B0167F">
        <w:t>，</w:t>
      </w:r>
      <w:r w:rsidR="00675C14" w:rsidRPr="00B0167F">
        <w:t>更使品牌商必須在資訊不完全的情況下，承擔高風險的預測決策與經營壓力。</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6E46BC0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114CF0B9" w:rsidR="00D362E1" w:rsidRDefault="001C67F0" w:rsidP="00462EE3">
      <w:pPr>
        <w:pStyle w:val="a0"/>
      </w:pPr>
      <w:r>
        <w:rPr>
          <w:rFonts w:hint="eastAsia"/>
        </w:rPr>
        <w:t>透過</w:t>
      </w:r>
      <w:r>
        <w:t>數位</w:t>
      </w:r>
      <w:r w:rsidR="00524333">
        <w:rPr>
          <w:rFonts w:hint="eastAsia"/>
        </w:rPr>
        <w:t>科技</w:t>
      </w:r>
      <w:r>
        <w:rPr>
          <w:rFonts w:hint="eastAsia"/>
        </w:rPr>
        <w:t>來改變現況，回應</w:t>
      </w:r>
      <w:r w:rsidR="00D362E1">
        <w:t>資源浪費與環境衝擊</w:t>
      </w:r>
    </w:p>
    <w:p w14:paraId="6D7B883F" w14:textId="25AD8E52" w:rsidR="005C7784" w:rsidRPr="005C7784" w:rsidRDefault="00F452F6" w:rsidP="00462EE3">
      <w:pPr>
        <w:pStyle w:val="15"/>
        <w:ind w:firstLine="480"/>
        <w:rPr>
          <w:rStyle w:val="aff8"/>
          <w:b/>
          <w:bCs w:val="0"/>
          <w:color w:val="auto"/>
        </w:rPr>
      </w:pPr>
      <w:r>
        <w:rPr>
          <w:rFonts w:hint="eastAsia"/>
        </w:rPr>
        <w:t>了解</w:t>
      </w:r>
      <w:r w:rsidR="005C7784" w:rsidRPr="005C7784">
        <w:t>產業現況後，</w:t>
      </w:r>
      <w:r w:rsidR="008D244B">
        <w:rPr>
          <w:rFonts w:hint="eastAsia"/>
        </w:rPr>
        <w:t>團隊</w:t>
      </w:r>
      <w:r w:rsidR="005C7784"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005C7784" w:rsidRPr="0060091B">
        <w:rPr>
          <w:color w:val="EE0000"/>
        </w:rPr>
        <w:t>過度生產不僅影響經營效率，更對地球造成沉重負擔，</w:t>
      </w:r>
      <w:r w:rsidR="005C7784" w:rsidRPr="005C7784">
        <w:t>特別是原物料、生產用水與能源</w:t>
      </w:r>
      <w:r w:rsidR="00696116">
        <w:rPr>
          <w:rFonts w:hint="eastAsia"/>
        </w:rPr>
        <w:t>浪費</w:t>
      </w:r>
      <w:r w:rsidR="005C7784" w:rsidRPr="005C7784">
        <w:t>。</w:t>
      </w:r>
      <w:r w:rsidR="006D3FA4">
        <w:rPr>
          <w:rFonts w:hint="eastAsia"/>
        </w:rPr>
        <w:t>創辦人</w:t>
      </w:r>
      <w:r w:rsidR="00B23719">
        <w:rPr>
          <w:rFonts w:hint="eastAsia"/>
        </w:rPr>
        <w:t>因此</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w:t>
      </w:r>
      <w:r w:rsidR="00D362E1" w:rsidRPr="0060091B">
        <w:rPr>
          <w:rFonts w:hint="eastAsia"/>
          <w:color w:val="EE0000"/>
        </w:rPr>
        <w:t>如何</w:t>
      </w:r>
      <w:r w:rsidR="005C7784" w:rsidRPr="0060091B">
        <w:rPr>
          <w:color w:val="EE0000"/>
        </w:rPr>
        <w:t>讓設計端與採購端在樣布製作之前，</w:t>
      </w:r>
      <w:r w:rsidR="00B3223E">
        <w:rPr>
          <w:rFonts w:hint="eastAsia"/>
          <w:color w:val="EE0000"/>
        </w:rPr>
        <w:t>能</w:t>
      </w:r>
      <w:r w:rsidR="005C7784" w:rsidRPr="0060091B">
        <w:rPr>
          <w:color w:val="EE0000"/>
        </w:rPr>
        <w:t>數位</w:t>
      </w:r>
      <w:r w:rsidR="001D433E">
        <w:rPr>
          <w:rFonts w:hint="eastAsia"/>
          <w:color w:val="EE0000"/>
        </w:rPr>
        <w:t>化</w:t>
      </w:r>
      <w:r w:rsidR="005C7784" w:rsidRPr="0060091B">
        <w:rPr>
          <w:color w:val="EE0000"/>
        </w:rPr>
        <w:t>預覽</w:t>
      </w:r>
      <w:r w:rsidR="00083751">
        <w:rPr>
          <w:rFonts w:hint="eastAsia"/>
          <w:color w:val="EE0000"/>
        </w:rPr>
        <w:t>布料</w:t>
      </w:r>
      <w:r w:rsidR="005C7784" w:rsidRPr="0060091B">
        <w:rPr>
          <w:color w:val="EE0000"/>
        </w:rPr>
        <w:t>與審核資訊</w:t>
      </w:r>
      <w:r w:rsidR="005C7784" w:rsidRPr="00FC7634">
        <w:t>，</w:t>
      </w:r>
      <w:r w:rsidR="005C7784" w:rsidRPr="005C7784">
        <w:t>從而大幅</w:t>
      </w:r>
      <w:r w:rsidR="005C7784" w:rsidRPr="0060091B">
        <w:rPr>
          <w:color w:val="EE0000"/>
        </w:rPr>
        <w:t>降低樣布反覆修改</w:t>
      </w:r>
      <w:r w:rsidR="00407FC8">
        <w:rPr>
          <w:rFonts w:hint="eastAsia"/>
          <w:color w:val="EE0000"/>
        </w:rPr>
        <w:t>製作</w:t>
      </w:r>
      <w:r w:rsidR="00725EFE">
        <w:rPr>
          <w:rFonts w:hint="eastAsia"/>
          <w:color w:val="EE0000"/>
        </w:rPr>
        <w:t>的</w:t>
      </w:r>
      <w:r w:rsidR="005C7784" w:rsidRPr="0060091B">
        <w:rPr>
          <w:color w:val="EE0000"/>
        </w:rPr>
        <w:t>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02D6C8A6" w:rsidR="00E62B15" w:rsidRDefault="00E62B15" w:rsidP="00462EE3">
      <w:pPr>
        <w:pStyle w:val="a0"/>
      </w:pPr>
      <w:r w:rsidRPr="00E62B15">
        <w:rPr>
          <w:rFonts w:hint="eastAsia"/>
        </w:rPr>
        <w:t>提升訂單溝通效率，</w:t>
      </w:r>
      <w:r w:rsidR="00BF46FA">
        <w:rPr>
          <w:rFonts w:hint="eastAsia"/>
        </w:rPr>
        <w:t>化解</w:t>
      </w:r>
      <w:r w:rsidR="007B0F9D">
        <w:rPr>
          <w:rFonts w:hint="eastAsia"/>
        </w:rPr>
        <w:t>供應鏈</w:t>
      </w:r>
      <w:r w:rsidRPr="00E62B15">
        <w:rPr>
          <w:rFonts w:hint="eastAsia"/>
        </w:rPr>
        <w:t>僵化</w:t>
      </w:r>
      <w:r w:rsidR="00BF46FA">
        <w:rPr>
          <w:rFonts w:hint="eastAsia"/>
        </w:rPr>
        <w:t>危機</w:t>
      </w:r>
    </w:p>
    <w:p w14:paraId="1BF1ABBF" w14:textId="653B08FF"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CC7140">
        <w:rPr>
          <w:color w:val="156082" w:themeColor="accent1"/>
        </w:rPr>
        <w:t>品牌與供應鏈</w:t>
      </w:r>
      <w:r w:rsidRPr="00196DB1">
        <w:rPr>
          <w:color w:val="EE0000"/>
        </w:rPr>
        <w:t>之間在</w:t>
      </w:r>
      <w:r w:rsidRPr="00CC7140">
        <w:rPr>
          <w:color w:val="156082" w:themeColor="accent1"/>
        </w:rPr>
        <w:t>訂單溝通上的斷點</w:t>
      </w:r>
      <w:r w:rsidRPr="00196DB1">
        <w:rPr>
          <w:color w:val="EE0000"/>
        </w:rPr>
        <w:t>，是導致紡織產業效率低落的另一大關鍵因素</w:t>
      </w:r>
      <w:r w:rsidRPr="00F866BC">
        <w:t>。</w:t>
      </w:r>
      <w:r w:rsidR="0029320C">
        <w:rPr>
          <w:rFonts w:hint="eastAsia"/>
        </w:rPr>
        <w:t>主要在</w:t>
      </w:r>
      <w:r w:rsidRPr="00F866BC">
        <w:t>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遠</w:t>
      </w:r>
      <w:r w:rsidR="00757AA4">
        <w:rPr>
          <w:rFonts w:hint="eastAsia"/>
        </w:rPr>
        <w:t>程</w:t>
      </w:r>
      <w:r w:rsidR="00A566E1">
        <w:rPr>
          <w:rFonts w:hint="eastAsia"/>
        </w:rPr>
        <w:t>訂單，</w:t>
      </w:r>
      <w:r w:rsidR="007C6B6E">
        <w:rPr>
          <w:rFonts w:hint="eastAsia"/>
        </w:rPr>
        <w:t>來回確認時程更需</w:t>
      </w:r>
      <w:r w:rsidRPr="00F866BC">
        <w:t>耗時三至六個月，且</w:t>
      </w:r>
      <w:r w:rsidR="00052BE5">
        <w:rPr>
          <w:rFonts w:hint="eastAsia"/>
        </w:rPr>
        <w:t>過程</w:t>
      </w:r>
      <w:r w:rsidR="00EE1CB4">
        <w:rPr>
          <w:rFonts w:hint="eastAsia"/>
        </w:rPr>
        <w:t>若</w:t>
      </w:r>
      <w:r w:rsidRPr="00F866BC">
        <w:t>出現樣布與預期不符</w:t>
      </w:r>
      <w:r w:rsidR="002607BF">
        <w:rPr>
          <w:rFonts w:hint="eastAsia"/>
        </w:rPr>
        <w:t>之</w:t>
      </w:r>
      <w:r w:rsidRPr="00F866BC">
        <w:t>情</w:t>
      </w:r>
      <w:r w:rsidR="002607BF">
        <w:rPr>
          <w:rFonts w:hint="eastAsia"/>
        </w:rPr>
        <w:t>況</w:t>
      </w:r>
      <w:r w:rsidRPr="00F866BC">
        <w:t>，</w:t>
      </w:r>
      <w:r w:rsidR="00DF12C9">
        <w:rPr>
          <w:rFonts w:hint="eastAsia"/>
        </w:rPr>
        <w:t>更</w:t>
      </w:r>
      <w:r w:rsidRPr="00F866BC">
        <w:t>增加成本與工廠負擔。</w:t>
      </w:r>
    </w:p>
    <w:p w14:paraId="03BE1C8F" w14:textId="11C62926" w:rsidR="00F866BC" w:rsidRPr="00B23D1F" w:rsidRDefault="00F866BC" w:rsidP="00E058BB">
      <w:pPr>
        <w:pStyle w:val="15"/>
        <w:ind w:firstLine="480"/>
      </w:pPr>
      <w:r w:rsidRPr="00B23D1F">
        <w:t>面對這樣的</w:t>
      </w:r>
      <w:r w:rsidR="00553DB4">
        <w:rPr>
          <w:rFonts w:hint="eastAsia"/>
        </w:rPr>
        <w:t>供應鏈</w:t>
      </w:r>
      <w:r w:rsidRPr="00B23D1F">
        <w:t>溝通瓶頸，</w:t>
      </w:r>
      <w:proofErr w:type="spellStart"/>
      <w:r w:rsidR="00196DB1" w:rsidRPr="00196DB1">
        <w:t>Frontier.cool</w:t>
      </w:r>
      <w:proofErr w:type="spellEnd"/>
      <w:r w:rsidRPr="00B23D1F">
        <w:t>認為</w:t>
      </w:r>
      <w:r w:rsidRPr="001965FE">
        <w:rPr>
          <w:color w:val="156082" w:themeColor="accent1"/>
        </w:rPr>
        <w:t>應導入</w:t>
      </w:r>
      <w:r w:rsidR="003E4B26" w:rsidRPr="001965FE">
        <w:rPr>
          <w:rFonts w:hint="eastAsia"/>
          <w:color w:val="156082" w:themeColor="accent1"/>
        </w:rPr>
        <w:t>方便</w:t>
      </w:r>
      <w:r w:rsidR="00CD7A90" w:rsidRPr="001965FE">
        <w:rPr>
          <w:rFonts w:hint="eastAsia"/>
          <w:color w:val="156082" w:themeColor="accent1"/>
        </w:rPr>
        <w:t>、快速</w:t>
      </w:r>
      <w:r w:rsidR="003E4B26" w:rsidRPr="001965FE">
        <w:rPr>
          <w:rFonts w:hint="eastAsia"/>
          <w:color w:val="156082" w:themeColor="accent1"/>
        </w:rPr>
        <w:t>的</w:t>
      </w:r>
      <w:r w:rsidRPr="001965FE">
        <w:rPr>
          <w:color w:val="156082" w:themeColor="accent1"/>
        </w:rPr>
        <w:t>溝通機制</w:t>
      </w:r>
      <w:r w:rsidRPr="00B23D1F">
        <w:t>，</w:t>
      </w:r>
      <w:r w:rsidR="00B9636A">
        <w:rPr>
          <w:rFonts w:hint="eastAsia"/>
        </w:rPr>
        <w:t>便</w:t>
      </w:r>
      <w:r w:rsidR="00241260">
        <w:rPr>
          <w:rFonts w:hint="eastAsia"/>
        </w:rPr>
        <w:t>想</w:t>
      </w:r>
      <w:r w:rsidR="00B9636A">
        <w:rPr>
          <w:rFonts w:hint="eastAsia"/>
        </w:rPr>
        <w:t>到可</w:t>
      </w:r>
      <w:r w:rsidRPr="00B23D1F">
        <w:t>透過</w:t>
      </w:r>
      <w:r w:rsidRPr="004A21F5">
        <w:rPr>
          <w:color w:val="156082" w:themeColor="accent1"/>
        </w:rPr>
        <w:t>布料數位化與</w:t>
      </w:r>
      <w:r w:rsidR="0018752C" w:rsidRPr="004A21F5">
        <w:rPr>
          <w:rFonts w:hint="eastAsia"/>
          <w:color w:val="156082" w:themeColor="accent1"/>
        </w:rPr>
        <w:t>雲端</w:t>
      </w:r>
      <w:r w:rsidRPr="004A21F5">
        <w:rPr>
          <w:color w:val="156082" w:themeColor="accent1"/>
        </w:rPr>
        <w:t>平台管理</w:t>
      </w:r>
      <w:r w:rsidRPr="00B23D1F">
        <w:t>，</w:t>
      </w:r>
      <w:r w:rsidR="00EC0561">
        <w:rPr>
          <w:rFonts w:hint="eastAsia"/>
        </w:rPr>
        <w:t>讓布料買賣雙方</w:t>
      </w:r>
      <w:r w:rsidR="000246C9" w:rsidRPr="004A21F5">
        <w:rPr>
          <w:rFonts w:hint="eastAsia"/>
          <w:color w:val="156082" w:themeColor="accent1"/>
        </w:rPr>
        <w:t>在網路上就能完成</w:t>
      </w:r>
      <w:r w:rsidR="00F40E17" w:rsidRPr="004A21F5">
        <w:rPr>
          <w:rFonts w:hint="eastAsia"/>
          <w:color w:val="156082" w:themeColor="accent1"/>
        </w:rPr>
        <w:t>布料</w:t>
      </w:r>
      <w:r w:rsidRPr="004A21F5">
        <w:rPr>
          <w:color w:val="156082" w:themeColor="accent1"/>
        </w:rPr>
        <w:t>確認與回饋</w:t>
      </w:r>
      <w:r w:rsidRPr="00B23D1F">
        <w:t>，</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408714B3" w:rsidR="00372D59" w:rsidRPr="003B12F5" w:rsidRDefault="00372D59" w:rsidP="00D204E1">
      <w:pPr>
        <w:pStyle w:val="aff4"/>
        <w:ind w:left="360" w:right="360" w:firstLine="480"/>
      </w:pPr>
      <w:r w:rsidRPr="003B12F5">
        <w:rPr>
          <w:rFonts w:hint="eastAsia"/>
        </w:rPr>
        <w:lastRenderedPageBreak/>
        <w:t>「我們發現品牌跟供應鏈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1DA23051" w14:textId="56BBFBDB" w:rsidR="00034610" w:rsidRDefault="00034610" w:rsidP="00410D6D">
      <w:pPr>
        <w:pStyle w:val="a0"/>
      </w:pPr>
      <w:r w:rsidRPr="00034610">
        <w:t>布料數位化驅動創新</w:t>
      </w:r>
      <w:r w:rsidR="00E507A3">
        <w:rPr>
          <w:rFonts w:hint="eastAsia"/>
        </w:rPr>
        <w:t>，</w:t>
      </w:r>
      <w:r w:rsidR="00E507A3" w:rsidRPr="00E507A3">
        <w:t>邁向零庫存願景，從供給轉向需求</w:t>
      </w:r>
    </w:p>
    <w:p w14:paraId="6A3A27A7" w14:textId="02C6ED20" w:rsidR="00E10614" w:rsidRDefault="00402848" w:rsidP="00E058BB">
      <w:pPr>
        <w:pStyle w:val="15"/>
        <w:ind w:firstLine="480"/>
      </w:pPr>
      <w:r w:rsidRPr="00A57A95">
        <w:rPr>
          <w:rFonts w:hint="eastAsia"/>
        </w:rPr>
        <w:t>公司</w:t>
      </w:r>
      <w:r w:rsidR="00126691" w:rsidRPr="00A57A95">
        <w:t>宏觀</w:t>
      </w:r>
      <w:r w:rsidR="00D54DA8" w:rsidRPr="00A57A95">
        <w:rPr>
          <w:rFonts w:hint="eastAsia"/>
        </w:rPr>
        <w:t>的企業</w:t>
      </w:r>
      <w:r w:rsidR="00126691" w:rsidRPr="00A57A95">
        <w:t>願景</w:t>
      </w:r>
      <w:r w:rsidR="00A57A95" w:rsidRPr="00A57A95">
        <w:t>是實現紡織產業「零庫存」的理想模式</w:t>
      </w:r>
      <w:r w:rsidR="0076782F">
        <w:t>。</w:t>
      </w:r>
      <w:r w:rsidR="00E25099">
        <w:rPr>
          <w:rFonts w:hint="eastAsia"/>
        </w:rPr>
        <w:t>為此，</w:t>
      </w:r>
      <w:r w:rsidR="000A1CF3">
        <w:rPr>
          <w:rFonts w:hint="eastAsia"/>
        </w:rPr>
        <w:t>創辦人</w:t>
      </w:r>
      <w:r w:rsidR="00081972">
        <w:rPr>
          <w:rFonts w:hint="eastAsia"/>
        </w:rPr>
        <w:t>開始</w:t>
      </w:r>
      <w:r w:rsidR="00B50B63">
        <w:rPr>
          <w:rFonts w:hint="eastAsia"/>
        </w:rPr>
        <w:t>探索</w:t>
      </w:r>
      <w:r w:rsidR="00B76751">
        <w:rPr>
          <w:rFonts w:hint="eastAsia"/>
        </w:rPr>
        <w:t>與構思，</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產品尚未生產前即能瀏覽、選購，企業則可依據實際訂單啟動生產</w:t>
      </w:r>
      <w:r w:rsidR="00E10614" w:rsidRPr="00E10614">
        <w:t>。</w:t>
      </w:r>
      <w:r w:rsidR="008D6907">
        <w:rPr>
          <w:rFonts w:hint="eastAsia"/>
        </w:rPr>
        <w:t>希望</w:t>
      </w:r>
      <w:r w:rsidR="00E10614" w:rsidRPr="00E10614">
        <w:t>將紡織業從</w:t>
      </w:r>
      <w:r w:rsidR="00E10614" w:rsidRPr="00B15474">
        <w:rPr>
          <w:color w:val="156082" w:themeColor="accent1"/>
        </w:rPr>
        <w:t>傳統</w:t>
      </w:r>
      <w:r w:rsidR="004F1C36">
        <w:rPr>
          <w:rFonts w:hint="eastAsia"/>
          <w:color w:val="156082" w:themeColor="accent1"/>
        </w:rPr>
        <w:t>的</w:t>
      </w:r>
      <w:r w:rsidR="00E10614" w:rsidRPr="00B15474">
        <w:rPr>
          <w:color w:val="156082" w:themeColor="accent1"/>
        </w:rPr>
        <w:t>供給導向轉為需求導向</w:t>
      </w:r>
      <w:r w:rsidR="00E10614" w:rsidRPr="00E10614">
        <w:t>，解決高庫存、產能過剩與資源浪費等長</w:t>
      </w:r>
      <w:r w:rsidR="000A7EA5">
        <w:rPr>
          <w:rFonts w:hint="eastAsia"/>
        </w:rPr>
        <w:t>久以來的</w:t>
      </w:r>
      <w:r w:rsidR="00E10614" w:rsidRPr="00E10614">
        <w:t>產業痛點。</w:t>
      </w:r>
    </w:p>
    <w:p w14:paraId="0AEE3C68" w14:textId="14790D1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w:t>
      </w:r>
      <w:r w:rsidR="008D52D1">
        <w:rPr>
          <w:rFonts w:hint="eastAsia"/>
          <w:color w:val="EE0000"/>
        </w:rPr>
        <w:t>創新</w:t>
      </w:r>
      <w:r w:rsidR="00C011B4" w:rsidRPr="003E7DA0">
        <w:rPr>
          <w:color w:val="EE0000"/>
        </w:rPr>
        <w:t>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8D52D1">
        <w:rPr>
          <w:rFonts w:hint="eastAsia"/>
          <w:color w:val="EE0000"/>
        </w:rPr>
        <w:t>來</w:t>
      </w:r>
      <w:r w:rsidR="00EC4489">
        <w:rPr>
          <w:rFonts w:hint="eastAsia"/>
          <w:color w:val="EE0000"/>
        </w:rPr>
        <w:t>革新</w:t>
      </w:r>
      <w:r w:rsidR="00C011B4" w:rsidRPr="003E7DA0">
        <w:rPr>
          <w:color w:val="EE0000"/>
        </w:rPr>
        <w:t>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597A0E">
        <w:rPr>
          <w:rFonts w:hint="eastAsia"/>
          <w:color w:val="EE0000"/>
        </w:rPr>
        <w:t>即</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4E943D5D" w:rsidR="00217A22" w:rsidRDefault="00144A7F" w:rsidP="00410D6D">
      <w:pPr>
        <w:pStyle w:val="a0"/>
      </w:pPr>
      <w:r w:rsidRPr="006C4B55">
        <w:rPr>
          <w:rFonts w:hint="eastAsia"/>
        </w:rPr>
        <w:t>創新</w:t>
      </w:r>
      <w:r w:rsidR="00537236">
        <w:rPr>
          <w:rFonts w:hint="eastAsia"/>
        </w:rPr>
        <w:t>商業</w:t>
      </w:r>
      <w:r w:rsidRPr="006C4B55">
        <w:rPr>
          <w:rFonts w:hint="eastAsia"/>
        </w:rPr>
        <w:t>模式，生產前</w:t>
      </w:r>
      <w:r w:rsidR="00F84902" w:rsidRPr="00F84902">
        <w:t>預覽布料</w:t>
      </w:r>
      <w:r w:rsidRPr="006C4B55">
        <w:rPr>
          <w:rFonts w:hint="eastAsia"/>
        </w:rPr>
        <w:t>，</w:t>
      </w:r>
      <w:r w:rsidR="003F13C0">
        <w:rPr>
          <w:rFonts w:hint="eastAsia"/>
        </w:rPr>
        <w:t>加速生產</w:t>
      </w:r>
      <w:r w:rsidR="00B8727B">
        <w:rPr>
          <w:rFonts w:hint="eastAsia"/>
        </w:rPr>
        <w:t>、</w:t>
      </w:r>
      <w:r w:rsidR="003F13C0">
        <w:rPr>
          <w:rFonts w:hint="eastAsia"/>
        </w:rPr>
        <w:t>避免資源浪費</w:t>
      </w:r>
    </w:p>
    <w:p w14:paraId="6667BF61" w14:textId="77777777" w:rsidR="00B773E4"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w:t>
      </w:r>
      <w:r w:rsidR="00805DE7">
        <w:rPr>
          <w:rFonts w:hint="eastAsia"/>
          <w:color w:val="EE0000"/>
        </w:rPr>
        <w:t>銷售</w:t>
      </w:r>
      <w:r w:rsidR="006C5ED9" w:rsidRPr="00215866">
        <w:rPr>
          <w:color w:val="EE0000"/>
        </w:rPr>
        <w:t>皆無法展開</w:t>
      </w:r>
      <w:r w:rsidR="00396BEB">
        <w:rPr>
          <w:rFonts w:hint="eastAsia"/>
        </w:rPr>
        <w:t>。</w:t>
      </w:r>
    </w:p>
    <w:p w14:paraId="164D3117" w14:textId="4C3B47DB" w:rsidR="00F510B0" w:rsidRPr="00F510B0" w:rsidRDefault="006408AC" w:rsidP="00ED728A">
      <w:pPr>
        <w:pStyle w:val="15"/>
        <w:ind w:firstLine="480"/>
      </w:pPr>
      <w:r>
        <w:rPr>
          <w:rFonts w:hint="eastAsia"/>
        </w:rPr>
        <w:lastRenderedPageBreak/>
        <w:t>因此</w:t>
      </w:r>
      <w:proofErr w:type="spellStart"/>
      <w:r w:rsidR="000E0A81" w:rsidRPr="000E0A81">
        <w:t>Frontier.cool</w:t>
      </w:r>
      <w:proofErr w:type="spellEnd"/>
      <w:r w:rsidR="00154A07">
        <w:rPr>
          <w:rFonts w:hint="eastAsia"/>
        </w:rPr>
        <w:t>開始</w:t>
      </w:r>
      <w:r w:rsidR="00154A07">
        <w:t>研發</w:t>
      </w:r>
      <w:r w:rsidR="00215866">
        <w:rPr>
          <w:rFonts w:hint="eastAsia"/>
        </w:rPr>
        <w:t>可將實體布片數位化的</w:t>
      </w:r>
      <w:r w:rsidR="00F510B0">
        <w:t>「布片掃描技術」</w:t>
      </w:r>
      <w:r w:rsidR="009C708C">
        <w:rPr>
          <w:rFonts w:hint="eastAsia"/>
        </w:rPr>
        <w:t>。</w:t>
      </w:r>
      <w:r w:rsidR="00197675">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6D66D3">
        <w:rPr>
          <w:rFonts w:hint="eastAsia"/>
        </w:rPr>
        <w:t>為</w:t>
      </w:r>
      <w:r w:rsidR="00247C34">
        <w:t>紡織業長期面臨</w:t>
      </w:r>
      <w:r w:rsidR="00F510B0" w:rsidRPr="00ED728A">
        <w:rPr>
          <w:color w:val="156082" w:themeColor="accent1"/>
        </w:rPr>
        <w:t>生產週期冗長、樣布浪費、實體運輸繁複</w:t>
      </w:r>
      <w:r w:rsidR="00544043">
        <w:rPr>
          <w:rFonts w:hint="eastAsia"/>
          <w:color w:val="156082" w:themeColor="accent1"/>
        </w:rPr>
        <w:t>、</w:t>
      </w:r>
      <w:r w:rsidR="00F510B0" w:rsidRPr="00ED728A">
        <w:rPr>
          <w:color w:val="156082" w:themeColor="accent1"/>
        </w:rPr>
        <w:t>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0B2FE1F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73FA889"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41309C">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52C41B2F"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且易出錯</w:t>
            </w:r>
            <w:r>
              <w:rPr>
                <w:rFonts w:hint="eastAsia"/>
              </w:rPr>
              <w:t>，</w:t>
            </w:r>
            <w:r w:rsidRPr="00A745A7">
              <w:t>供應鏈協作</w:t>
            </w:r>
            <w:r>
              <w:rPr>
                <w:rFonts w:hint="eastAsia"/>
              </w:rPr>
              <w:t>與訂單溝通瓶頸。產業高庫存商業模式</w:t>
            </w:r>
            <w:r w:rsidR="008E6583">
              <w:rPr>
                <w:rFonts w:hint="eastAsia"/>
              </w:rPr>
              <w:t>導致</w:t>
            </w:r>
            <w:r>
              <w:rPr>
                <w:rFonts w:hint="eastAsia"/>
              </w:rPr>
              <w:t>成衣損耗</w:t>
            </w:r>
            <w:r w:rsidR="008E6583">
              <w:rPr>
                <w:rFonts w:hint="eastAsia"/>
              </w:rPr>
              <w:t>、</w:t>
            </w:r>
            <w:r>
              <w:rPr>
                <w:rFonts w:hint="eastAsia"/>
              </w:rPr>
              <w:t>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623F79CE" w:rsidR="003B397C" w:rsidRPr="000D3B03" w:rsidRDefault="007D3282" w:rsidP="003B397C">
            <w:pPr>
              <w:pStyle w:val="151"/>
              <w:rPr>
                <w:rFonts w:eastAsia="新細明體"/>
              </w:rPr>
            </w:pPr>
            <w:r>
              <w:rPr>
                <w:rFonts w:hint="eastAsia"/>
              </w:rPr>
              <w:t>透過</w:t>
            </w:r>
            <w:r w:rsidR="003B397C">
              <w:rPr>
                <w:rFonts w:hint="eastAsia"/>
              </w:rPr>
              <w:t>科技協助產業數位轉型、推出</w:t>
            </w:r>
            <w:r w:rsidR="003B397C" w:rsidRPr="00723782">
              <w:rPr>
                <w:rFonts w:hint="eastAsia"/>
              </w:rPr>
              <w:t>布片</w:t>
            </w:r>
            <w:r w:rsidR="003B397C">
              <w:rPr>
                <w:rFonts w:hint="eastAsia"/>
              </w:rPr>
              <w:t>掃描技術</w:t>
            </w:r>
            <w:r w:rsidR="003B397C" w:rsidRPr="00723782">
              <w:rPr>
                <w:rFonts w:hint="eastAsia"/>
              </w:rPr>
              <w:t>與</w:t>
            </w:r>
            <w:r w:rsidR="003B397C">
              <w:rPr>
                <w:rFonts w:hint="eastAsia"/>
              </w:rPr>
              <w:t>協作</w:t>
            </w:r>
            <w:r w:rsidR="003B397C" w:rsidRPr="00723782">
              <w:rPr>
                <w:rFonts w:hint="eastAsia"/>
              </w:rPr>
              <w:t>平台</w:t>
            </w:r>
            <w:r w:rsidR="003B397C">
              <w:rPr>
                <w:rFonts w:hint="eastAsia"/>
              </w:rPr>
              <w:t>，提升供應鏈溝通與生產效率、降低資源浪費，</w:t>
            </w:r>
            <w:r w:rsidR="003B397C" w:rsidRPr="002C076C">
              <w:t>實踐永續與</w:t>
            </w:r>
            <w:r w:rsidR="003B397C" w:rsidRPr="002C076C">
              <w:t>ESG</w:t>
            </w:r>
            <w:r w:rsidR="003B397C" w:rsidRPr="002C076C">
              <w:t>目標</w:t>
            </w:r>
            <w:r w:rsidR="003B397C">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798DCE4A"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w:t>
            </w:r>
            <w:r w:rsidRPr="00700D11">
              <w:t>建立</w:t>
            </w:r>
            <w:r>
              <w:rPr>
                <w:rFonts w:hint="eastAsia"/>
              </w:rPr>
              <w:t>創新</w:t>
            </w:r>
            <w:r w:rsidRPr="00700D11">
              <w:t>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proofErr w:type="spellStart"/>
      <w:r w:rsidR="00170957" w:rsidRPr="003E1086">
        <w:t>Frontier.cool</w:t>
      </w:r>
      <w:proofErr w:type="spellEnd"/>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proofErr w:type="spellStart"/>
      <w:r w:rsidR="00D07D21" w:rsidRPr="00C40436">
        <w:rPr>
          <w:color w:val="156082" w:themeColor="accent1"/>
        </w:rPr>
        <w:t>TextileCloud</w:t>
      </w:r>
      <w:proofErr w:type="spellEnd"/>
      <w:r w:rsidR="00D07D21" w:rsidRPr="00C40436">
        <w:rPr>
          <w:color w:val="156082" w:themeColor="accent1"/>
        </w:rPr>
        <w:t>™</w:t>
      </w:r>
      <w:r w:rsidR="00D07D21" w:rsidRPr="00C40436">
        <w:rPr>
          <w:color w:val="156082" w:themeColor="accent1"/>
        </w:rPr>
        <w:t>電子郵件地址</w:t>
      </w:r>
      <w:r w:rsidR="00D07D21" w:rsidRPr="00592C1C">
        <w:rPr>
          <w:rFonts w:hint="eastAsia"/>
        </w:rPr>
        <w:t>，</w:t>
      </w:r>
      <w:proofErr w:type="spellStart"/>
      <w:r w:rsidR="00210C00" w:rsidRPr="00210C00">
        <w:t>Frontier.cool</w:t>
      </w:r>
      <w:proofErr w:type="spellEnd"/>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proofErr w:type="spellStart"/>
      <w:r w:rsidRPr="00F12149">
        <w:t>Frontier.cool</w:t>
      </w:r>
      <w:proofErr w:type="spellEnd"/>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w:t>
      </w:r>
      <w:proofErr w:type="spellStart"/>
      <w:r w:rsidRPr="00F12149">
        <w:rPr>
          <w:rFonts w:hint="eastAsia"/>
        </w:rPr>
        <w:t>ocr</w:t>
      </w:r>
      <w:proofErr w:type="spellEnd"/>
      <w:r w:rsidRPr="00F12149">
        <w:rPr>
          <w:rFonts w:hint="eastAsia"/>
        </w:rPr>
        <w:t>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proofErr w:type="spellStart"/>
      <w:r w:rsidR="00345C37" w:rsidRPr="00345C37">
        <w:t>TextileCloud</w:t>
      </w:r>
      <w:proofErr w:type="spellEnd"/>
      <w:r w:rsidR="00345C37" w:rsidRPr="00345C37">
        <w:t>™</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proofErr w:type="spellStart"/>
      <w:r w:rsidRPr="004D63C3">
        <w:rPr>
          <w:rStyle w:val="150"/>
          <w:rFonts w:hint="eastAsia"/>
        </w:rPr>
        <w:t>TextileC</w:t>
      </w:r>
      <w:r w:rsidRPr="004D63C3">
        <w:rPr>
          <w:rFonts w:hint="eastAsia"/>
        </w:rPr>
        <w:t>loud</w:t>
      </w:r>
      <w:proofErr w:type="spellEnd"/>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proofErr w:type="spellStart"/>
      <w:r w:rsidR="00053BD3" w:rsidRPr="00A46AB7">
        <w:rPr>
          <w:rFonts w:hint="eastAsia"/>
          <w:color w:val="156082" w:themeColor="accent1"/>
        </w:rPr>
        <w:t>TextileCloud</w:t>
      </w:r>
      <w:proofErr w:type="spellEnd"/>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proofErr w:type="spellStart"/>
      <w:r w:rsidRPr="00875C24">
        <w:t>TextileCloud</w:t>
      </w:r>
      <w:proofErr w:type="spellEnd"/>
      <w:r w:rsidRPr="00875C24">
        <w:t>™</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proofErr w:type="spellStart"/>
      <w:r w:rsidR="00333D78" w:rsidRPr="001F6A1A">
        <w:rPr>
          <w:color w:val="EE0000"/>
        </w:rPr>
        <w:t>TextileCloud</w:t>
      </w:r>
      <w:proofErr w:type="spellEnd"/>
      <w:r w:rsidR="00333D78" w:rsidRPr="001F6A1A">
        <w:rPr>
          <w:color w:val="EE0000"/>
        </w:rPr>
        <w:t>™</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proofErr w:type="spellStart"/>
      <w:r w:rsidR="00D04C10" w:rsidRPr="006501B9">
        <w:t>Frontier.cool</w:t>
      </w:r>
      <w:proofErr w:type="spellEnd"/>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proofErr w:type="spellStart"/>
      <w:r w:rsidR="002452E0" w:rsidRPr="00F3006F">
        <w:rPr>
          <w:rFonts w:hint="eastAsia"/>
        </w:rPr>
        <w:t>TextileCloud</w:t>
      </w:r>
      <w:proofErr w:type="spellEnd"/>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proofErr w:type="spellStart"/>
      <w:r w:rsidR="00FC3213" w:rsidRPr="006501B9">
        <w:t>Frontier.coo</w:t>
      </w:r>
      <w:r w:rsidR="00D56CE1">
        <w:rPr>
          <w:rFonts w:hint="eastAsia"/>
        </w:rPr>
        <w:t>l</w:t>
      </w:r>
      <w:proofErr w:type="spellEnd"/>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609C54B9"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41309C">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proofErr w:type="spellStart"/>
      <w:r w:rsidR="0045440B" w:rsidRPr="00BF2A53">
        <w:rPr>
          <w:rFonts w:hint="eastAsia"/>
        </w:rPr>
        <w:t>TextileCloud</w:t>
      </w:r>
      <w:proofErr w:type="spellEnd"/>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4D6DAD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41309C">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proofErr w:type="spellStart"/>
            <w:r w:rsidRPr="00EE1170">
              <w:rPr>
                <w:rFonts w:hint="eastAsia"/>
              </w:rPr>
              <w:t>TextileCloud</w:t>
            </w:r>
            <w:proofErr w:type="spellEnd"/>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proofErr w:type="spellStart"/>
      <w:r w:rsidR="00EE4B93" w:rsidRPr="00453C22">
        <w:rPr>
          <w:rFonts w:hint="eastAsia"/>
        </w:rPr>
        <w:t>TextileCloud</w:t>
      </w:r>
      <w:proofErr w:type="spellEnd"/>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proofErr w:type="spellStart"/>
      <w:r w:rsidR="007C3F9B" w:rsidRPr="00BF2A53">
        <w:rPr>
          <w:rFonts w:hint="eastAsia"/>
        </w:rPr>
        <w:t>TextileCloud</w:t>
      </w:r>
      <w:proofErr w:type="spellEnd"/>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proofErr w:type="spellStart"/>
      <w:r w:rsidR="004042D8" w:rsidRPr="00BF2A53">
        <w:rPr>
          <w:rFonts w:hint="eastAsia"/>
        </w:rPr>
        <w:t>TextileCloud</w:t>
      </w:r>
      <w:proofErr w:type="spellEnd"/>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proofErr w:type="spellStart"/>
      <w:r w:rsidRPr="005A3FE7">
        <w:t>Frontier.cool</w:t>
      </w:r>
      <w:proofErr w:type="spellEnd"/>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proofErr w:type="spellStart"/>
      <w:r w:rsidR="00D91E61" w:rsidRPr="005A3FE7">
        <w:t>Frontier.cool</w:t>
      </w:r>
      <w:proofErr w:type="spellEnd"/>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proofErr w:type="spellStart"/>
      <w:r w:rsidR="00A1036F" w:rsidRPr="005A3FE7">
        <w:t>Frontier.cool</w:t>
      </w:r>
      <w:proofErr w:type="spellEnd"/>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proofErr w:type="spellStart"/>
      <w:r w:rsidR="007A502D" w:rsidRPr="005C3437">
        <w:t>Browzwear</w:t>
      </w:r>
      <w:proofErr w:type="spellEnd"/>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proofErr w:type="spellStart"/>
      <w:r w:rsidR="00FA5C62" w:rsidRPr="005A3FE7">
        <w:t>Frontier.cool</w:t>
      </w:r>
      <w:proofErr w:type="spellEnd"/>
      <w:r w:rsidR="00B77651" w:rsidRPr="00B77651">
        <w:t>也積極拓展外部資源與合作關係。</w:t>
      </w:r>
      <w:proofErr w:type="spellStart"/>
      <w:r w:rsidR="00EE58C7">
        <w:rPr>
          <w:rFonts w:hint="eastAsia"/>
          <w:color w:val="EE0000"/>
        </w:rPr>
        <w:t>Frontier.cool</w:t>
      </w:r>
      <w:proofErr w:type="spellEnd"/>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proofErr w:type="spellStart"/>
      <w:r w:rsidR="009A4277">
        <w:rPr>
          <w:rFonts w:hint="eastAsia"/>
        </w:rPr>
        <w:t>Frontier.cool</w:t>
      </w:r>
      <w:proofErr w:type="spellEnd"/>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proofErr w:type="spellStart"/>
      <w:r w:rsidR="00B463E6" w:rsidRPr="00B463E6">
        <w:t>VStitcher</w:t>
      </w:r>
      <w:proofErr w:type="spellEnd"/>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proofErr w:type="spellStart"/>
      <w:r w:rsidR="009E5FA7" w:rsidRPr="00E314B2">
        <w:t>Frontier.co</w:t>
      </w:r>
      <w:r w:rsidR="009E5FA7">
        <w:rPr>
          <w:rFonts w:hint="eastAsia"/>
        </w:rPr>
        <w:t>ol</w:t>
      </w:r>
      <w:proofErr w:type="spellEnd"/>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083EBEC3"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41309C">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roofErr w:type="spellStart"/>
      <w:r w:rsidR="00F80B54">
        <w:rPr>
          <w:rFonts w:hint="eastAsia"/>
        </w:rPr>
        <w:t>T</w:t>
      </w:r>
      <w:r w:rsidR="00F80B54" w:rsidRPr="00F80B54">
        <w:t>extileCloud</w:t>
      </w:r>
      <w:proofErr w:type="spellEnd"/>
      <w:r w:rsidR="00F80B54" w:rsidRPr="00F80B54">
        <w:t>™</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54FCC6A3"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41309C">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proofErr w:type="spellStart"/>
            <w:r w:rsidRPr="00BD2531">
              <w:rPr>
                <w:rFonts w:hint="eastAsia"/>
              </w:rPr>
              <w:t>Browzwear</w:t>
            </w:r>
            <w:proofErr w:type="spellEnd"/>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proofErr w:type="spellStart"/>
      <w:r w:rsidRPr="00C618D7">
        <w:t>Frontier.cool</w:t>
      </w:r>
      <w:proofErr w:type="spellEnd"/>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proofErr w:type="spellStart"/>
      <w:r w:rsidRPr="00874059">
        <w:t>Frontier.cool</w:t>
      </w:r>
      <w:proofErr w:type="spellEnd"/>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proofErr w:type="spellStart"/>
      <w:r w:rsidR="005B5488" w:rsidRPr="005B5488">
        <w:t>Frontier.cool</w:t>
      </w:r>
      <w:proofErr w:type="spellEnd"/>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proofErr w:type="spellStart"/>
      <w:r w:rsidR="002B22A7" w:rsidRPr="007006B6">
        <w:rPr>
          <w:color w:val="EE0000"/>
        </w:rPr>
        <w:t>FabriSelect</w:t>
      </w:r>
      <w:proofErr w:type="spellEnd"/>
      <w:r w:rsidR="002B22A7" w:rsidRPr="007006B6">
        <w:rPr>
          <w:color w:val="EE0000"/>
        </w:rPr>
        <w:t>™</w:t>
      </w:r>
      <w:r w:rsidR="00F47ED0" w:rsidRPr="007006B6">
        <w:rPr>
          <w:rFonts w:hint="eastAsia"/>
          <w:color w:val="EE0000"/>
        </w:rPr>
        <w:t>及</w:t>
      </w:r>
      <w:r w:rsidR="007F1043" w:rsidRPr="007006B6">
        <w:rPr>
          <w:rFonts w:hint="eastAsia"/>
          <w:color w:val="EE0000"/>
        </w:rPr>
        <w:t>A</w:t>
      </w:r>
      <w:r w:rsidR="00F47ED0" w:rsidRPr="007006B6">
        <w:rPr>
          <w:color w:val="EE0000"/>
        </w:rPr>
        <w:t xml:space="preserve">I </w:t>
      </w:r>
      <w:proofErr w:type="spellStart"/>
      <w:r w:rsidR="00F47ED0" w:rsidRPr="007006B6">
        <w:rPr>
          <w:color w:val="EE0000"/>
        </w:rPr>
        <w:t>SaleSync</w:t>
      </w:r>
      <w:proofErr w:type="spellEnd"/>
      <w:r w:rsidR="00F47ED0" w:rsidRPr="007006B6">
        <w:rPr>
          <w:color w:val="EE0000"/>
        </w:rPr>
        <w:t>™</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proofErr w:type="spellStart"/>
      <w:r w:rsidR="007D1FAA" w:rsidRPr="007D1FAA">
        <w:t>Frontier.cool</w:t>
      </w:r>
      <w:proofErr w:type="spellEnd"/>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proofErr w:type="spellStart"/>
      <w:r w:rsidRPr="00AF3556">
        <w:rPr>
          <w:u w:color="FF0000"/>
        </w:rPr>
        <w:t>Frontier.cool</w:t>
      </w:r>
      <w:proofErr w:type="spellEnd"/>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proofErr w:type="spellStart"/>
      <w:r w:rsidRPr="00F21161">
        <w:t>Frontier.cool</w:t>
      </w:r>
      <w:proofErr w:type="spellEnd"/>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proofErr w:type="spellStart"/>
      <w:r w:rsidR="00D32164" w:rsidRPr="009E6B44">
        <w:t>FabriSelect</w:t>
      </w:r>
      <w:proofErr w:type="spellEnd"/>
      <w:r w:rsidR="00D32164" w:rsidRPr="009E6B44">
        <w:t>™</w:t>
      </w:r>
      <w:r w:rsidR="00D32164" w:rsidRPr="009E6B44">
        <w:t>與</w:t>
      </w:r>
      <w:r w:rsidR="00D32164" w:rsidRPr="009E6B44">
        <w:t xml:space="preserve">AI </w:t>
      </w:r>
      <w:proofErr w:type="spellStart"/>
      <w:r w:rsidR="00D32164" w:rsidRPr="009E6B44">
        <w:t>SaleSync</w:t>
      </w:r>
      <w:proofErr w:type="spellEnd"/>
      <w:r w:rsidR="00D32164" w:rsidRPr="009E6B44">
        <w:t>™</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proofErr w:type="spellStart"/>
      <w:r w:rsidR="00D32164" w:rsidRPr="007874F8">
        <w:rPr>
          <w:color w:val="156082" w:themeColor="accent1"/>
        </w:rPr>
        <w:t>TextileCloud</w:t>
      </w:r>
      <w:proofErr w:type="spellEnd"/>
      <w:r w:rsidR="00D32164" w:rsidRPr="007874F8">
        <w:rPr>
          <w:color w:val="156082" w:themeColor="accent1"/>
        </w:rPr>
        <w:t>™</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proofErr w:type="spellStart"/>
      <w:r w:rsidR="004415CA" w:rsidRPr="007874F8">
        <w:rPr>
          <w:color w:val="156082" w:themeColor="accent1"/>
        </w:rPr>
        <w:t>TextileCloud</w:t>
      </w:r>
      <w:proofErr w:type="spellEnd"/>
      <w:r w:rsidR="004415CA" w:rsidRPr="007874F8">
        <w:rPr>
          <w:color w:val="156082" w:themeColor="accent1"/>
        </w:rPr>
        <w:t>™</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proofErr w:type="spellStart"/>
      <w:r w:rsidRPr="00E60FFB">
        <w:t>FabriSelect</w:t>
      </w:r>
      <w:proofErr w:type="spellEnd"/>
      <w:r w:rsidRPr="00E60FFB">
        <w: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proofErr w:type="spellStart"/>
      <w:r w:rsidR="00EF5BCE" w:rsidRPr="00E60FFB">
        <w:t>FabriSelect</w:t>
      </w:r>
      <w:proofErr w:type="spellEnd"/>
      <w:r w:rsidR="00EF5BCE" w:rsidRPr="00E60FFB">
        <w: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 xml:space="preserve">AI </w:t>
      </w:r>
      <w:proofErr w:type="spellStart"/>
      <w:r w:rsidRPr="00023B3F">
        <w:rPr>
          <w:color w:val="156082" w:themeColor="accent1"/>
        </w:rPr>
        <w:t>SaleSync</w:t>
      </w:r>
      <w:proofErr w:type="spellEnd"/>
      <w:r w:rsidRPr="00023B3F">
        <w:rPr>
          <w:color w:val="156082" w:themeColor="accent1"/>
        </w:rPr>
        <w:t>™</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proofErr w:type="spellStart"/>
      <w:r w:rsidR="006426B6" w:rsidRPr="00E60FFB">
        <w:t>TextileCloud</w:t>
      </w:r>
      <w:proofErr w:type="spellEnd"/>
      <w:r w:rsidR="006426B6" w:rsidRPr="00E60FFB">
        <w:t>™</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 xml:space="preserve">AI </w:t>
      </w:r>
      <w:proofErr w:type="spellStart"/>
      <w:r w:rsidR="00685C24" w:rsidRPr="009D229D">
        <w:t>SaleSync</w:t>
      </w:r>
      <w:proofErr w:type="spellEnd"/>
      <w:r w:rsidR="00685C24" w:rsidRPr="009D229D">
        <w:t>™</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w:t>
      </w:r>
      <w:proofErr w:type="spellStart"/>
      <w:r w:rsidRPr="0042296C">
        <w:rPr>
          <w:rFonts w:hint="eastAsia"/>
        </w:rPr>
        <w:t>fabriselect</w:t>
      </w:r>
      <w:proofErr w:type="spellEnd"/>
      <w:r w:rsidRPr="0042296C">
        <w:rPr>
          <w:rFonts w:hint="eastAsia"/>
        </w:rPr>
        <w: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proofErr w:type="spellStart"/>
      <w:r w:rsidRPr="00B93060">
        <w:t>TextileCloud</w:t>
      </w:r>
      <w:proofErr w:type="spellEnd"/>
      <w:r w:rsidRPr="00B93060">
        <w:t>™</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proofErr w:type="spellStart"/>
      <w:r w:rsidRPr="003709EA">
        <w:rPr>
          <w:color w:val="EE0000"/>
        </w:rPr>
        <w:t>Frontier.cool</w:t>
      </w:r>
      <w:proofErr w:type="spellEnd"/>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proofErr w:type="spellStart"/>
      <w:r w:rsidR="00A90775">
        <w:rPr>
          <w:rFonts w:hint="eastAsia"/>
        </w:rPr>
        <w:t>Frontier.cool</w:t>
      </w:r>
      <w:proofErr w:type="spellEnd"/>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proofErr w:type="spellStart"/>
      <w:r w:rsidR="00BE1B09" w:rsidRPr="00BE1B09">
        <w:t>TextileCloud</w:t>
      </w:r>
      <w:proofErr w:type="spellEnd"/>
      <w:r w:rsidR="00BE1B09" w:rsidRPr="00BE1B09">
        <w:t>™</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57BD99C3"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41309C">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proofErr w:type="spellStart"/>
      <w:r w:rsidR="001C016C" w:rsidRPr="001B7678">
        <w:t>TextileCloud</w:t>
      </w:r>
      <w:proofErr w:type="spellEnd"/>
      <w:r w:rsidR="001C016C" w:rsidRPr="001B7678">
        <w:t>™</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proofErr w:type="spellStart"/>
      <w:r w:rsidR="001B7678" w:rsidRPr="001B7678">
        <w:t>FabriSelect</w:t>
      </w:r>
      <w:proofErr w:type="spellEnd"/>
      <w:r w:rsidR="001B7678" w:rsidRPr="001B7678">
        <w: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proofErr w:type="spellStart"/>
      <w:r w:rsidR="00466D65" w:rsidRPr="00466D65">
        <w:t>TextileCloud</w:t>
      </w:r>
      <w:proofErr w:type="spellEnd"/>
      <w:r w:rsidR="00466D65" w:rsidRPr="00466D65">
        <w:t>™</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proofErr w:type="spellStart"/>
      <w:r w:rsidR="00F819DA" w:rsidRPr="001B7678">
        <w:t>FabriSelect</w:t>
      </w:r>
      <w:proofErr w:type="spellEnd"/>
      <w:r w:rsidR="00F819DA" w:rsidRPr="001B7678">
        <w:t>™</w:t>
      </w:r>
      <w:r w:rsidR="00F819DA">
        <w:rPr>
          <w:rFonts w:hint="eastAsia"/>
        </w:rPr>
        <w:t>和</w:t>
      </w:r>
      <w:r w:rsidR="00F819DA" w:rsidRPr="002F4C8A">
        <w:t xml:space="preserve">AI </w:t>
      </w:r>
      <w:proofErr w:type="spellStart"/>
      <w:r w:rsidR="00F819DA" w:rsidRPr="002F4C8A">
        <w:t>SaleSync</w:t>
      </w:r>
      <w:proofErr w:type="spellEnd"/>
      <w:r w:rsidR="00F819DA" w:rsidRPr="002F4C8A">
        <w:t>™</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8E86CC1"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41309C">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proofErr w:type="spellStart"/>
      <w:r w:rsidR="007C00CB">
        <w:rPr>
          <w:rFonts w:hint="eastAsia"/>
        </w:rPr>
        <w:t>Frontier.cool</w:t>
      </w:r>
      <w:proofErr w:type="spellEnd"/>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proofErr w:type="spellStart"/>
      <w:r w:rsidRPr="00FE6A77">
        <w:t>Frontier.cool</w:t>
      </w:r>
      <w:proofErr w:type="spellEnd"/>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proofErr w:type="spellStart"/>
      <w:r w:rsidR="008D2338" w:rsidRPr="00FE6A77">
        <w:t>Frontier.cool</w:t>
      </w:r>
      <w:proofErr w:type="spellEnd"/>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proofErr w:type="spellStart"/>
      <w:r w:rsidRPr="00B572B8">
        <w:t>Frontier.cool</w:t>
      </w:r>
      <w:proofErr w:type="spellEnd"/>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proofErr w:type="spellStart"/>
      <w:r w:rsidRPr="001C5FDC">
        <w:rPr>
          <w:rFonts w:hint="eastAsia"/>
        </w:rPr>
        <w:t>Frontier.cool</w:t>
      </w:r>
      <w:proofErr w:type="spellEnd"/>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proofErr w:type="spellStart"/>
      <w:r w:rsidR="00013684" w:rsidRPr="001C5FDC">
        <w:rPr>
          <w:rFonts w:hint="eastAsia"/>
        </w:rPr>
        <w:t>Frontier.cool</w:t>
      </w:r>
      <w:proofErr w:type="spellEnd"/>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proofErr w:type="spellStart"/>
      <w:r w:rsidR="00A06A84" w:rsidRPr="00A06A84">
        <w:t>TextileCloud</w:t>
      </w:r>
      <w:proofErr w:type="spellEnd"/>
      <w:r w:rsidR="00A06A84" w:rsidRPr="00A06A84">
        <w:t>™</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proofErr w:type="spellStart"/>
      <w:r w:rsidR="0062328C" w:rsidRPr="0062328C">
        <w:rPr>
          <w:rFonts w:hint="eastAsia"/>
        </w:rPr>
        <w:t>Frontier.cool</w:t>
      </w:r>
      <w:proofErr w:type="spellEnd"/>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proofErr w:type="spellStart"/>
      <w:r w:rsidR="00120066" w:rsidRPr="00120066">
        <w:rPr>
          <w:rFonts w:hint="eastAsia"/>
        </w:rPr>
        <w:t>Frontier.cool</w:t>
      </w:r>
      <w:proofErr w:type="spellEnd"/>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proofErr w:type="spellStart"/>
      <w:r w:rsidRPr="003212AB">
        <w:rPr>
          <w:rFonts w:hint="eastAsia"/>
        </w:rPr>
        <w:t>Frontier.cool</w:t>
      </w:r>
      <w:proofErr w:type="spellEnd"/>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proofErr w:type="spellStart"/>
      <w:r w:rsidRPr="003212AB">
        <w:rPr>
          <w:rFonts w:hint="eastAsia"/>
        </w:rPr>
        <w:t>Frontier.cool</w:t>
      </w:r>
      <w:proofErr w:type="spellEnd"/>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 xml:space="preserve">Under </w:t>
      </w:r>
      <w:proofErr w:type="spellStart"/>
      <w:r w:rsidR="00F82D95" w:rsidRPr="00F82D95">
        <w:rPr>
          <w:rFonts w:hint="eastAsia"/>
        </w:rPr>
        <w:t>Armour</w:t>
      </w:r>
      <w:proofErr w:type="spellEnd"/>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proofErr w:type="spellStart"/>
      <w:r w:rsidRPr="000D4148">
        <w:t>Frontier.cool</w:t>
      </w:r>
      <w:proofErr w:type="spellEnd"/>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proofErr w:type="spellStart"/>
      <w:r w:rsidR="00D04A77" w:rsidRPr="0049083B">
        <w:rPr>
          <w:color w:val="EE0000"/>
        </w:rPr>
        <w:t>TextileCloud</w:t>
      </w:r>
      <w:proofErr w:type="spellEnd"/>
      <w:r w:rsidR="00D04A77" w:rsidRPr="0049083B">
        <w:rPr>
          <w:color w:val="EE0000"/>
        </w:rPr>
        <w:t>™</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proofErr w:type="spellStart"/>
      <w:r w:rsidR="00D0628F" w:rsidRPr="00641A57">
        <w:t>Frontier.cool</w:t>
      </w:r>
      <w:proofErr w:type="spellEnd"/>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proofErr w:type="spellStart"/>
      <w:r w:rsidR="008705DC" w:rsidRPr="00BC5B3B">
        <w:rPr>
          <w:color w:val="156082" w:themeColor="accent1"/>
        </w:rPr>
        <w:t>Frontier.cool</w:t>
      </w:r>
      <w:proofErr w:type="spellEnd"/>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proofErr w:type="spellStart"/>
      <w:r w:rsidR="00A6014F" w:rsidRPr="000D4148">
        <w:t>Frontier.cool</w:t>
      </w:r>
      <w:proofErr w:type="spellEnd"/>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proofErr w:type="spellStart"/>
      <w:r w:rsidR="00A6014F" w:rsidRPr="000D4148">
        <w:t>VStitcher</w:t>
      </w:r>
      <w:proofErr w:type="spellEnd"/>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proofErr w:type="spellStart"/>
      <w:r w:rsidRPr="00BB4C5B">
        <w:t>Frontier.cool</w:t>
      </w:r>
      <w:proofErr w:type="spellEnd"/>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proofErr w:type="spellStart"/>
      <w:r w:rsidR="00222A5C" w:rsidRPr="00B5704E">
        <w:t>Frontier.cool</w:t>
      </w:r>
      <w:proofErr w:type="spellEnd"/>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proofErr w:type="spellStart"/>
      <w:r w:rsidRPr="0096164A">
        <w:t>Frontier.cool</w:t>
      </w:r>
      <w:proofErr w:type="spellEnd"/>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proofErr w:type="spellStart"/>
      <w:r w:rsidR="00ED0AD0" w:rsidRPr="00ED0AD0">
        <w:t>Frontier.cool</w:t>
      </w:r>
      <w:proofErr w:type="spellEnd"/>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proofErr w:type="spellStart"/>
      <w:r w:rsidR="008E613B" w:rsidRPr="00284D53">
        <w:rPr>
          <w:color w:val="EE0000"/>
        </w:rPr>
        <w:t>Frontier.cool</w:t>
      </w:r>
      <w:proofErr w:type="spellEnd"/>
      <w:r w:rsidR="00ED0AD0" w:rsidRPr="00284D53">
        <w:rPr>
          <w:color w:val="EE0000"/>
        </w:rPr>
        <w:t>獲得與</w:t>
      </w:r>
      <w:proofErr w:type="spellStart"/>
      <w:r w:rsidR="00ED0AD0" w:rsidRPr="00284D53">
        <w:rPr>
          <w:color w:val="EE0000"/>
        </w:rPr>
        <w:t>Texperts</w:t>
      </w:r>
      <w:proofErr w:type="spellEnd"/>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proofErr w:type="spellStart"/>
      <w:r w:rsidR="004B517A" w:rsidRPr="0011264E">
        <w:rPr>
          <w:color w:val="EE0000"/>
        </w:rPr>
        <w:t>Frontier.cool</w:t>
      </w:r>
      <w:proofErr w:type="spellEnd"/>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proofErr w:type="spellStart"/>
      <w:r w:rsidRPr="0066674A">
        <w:rPr>
          <w:rFonts w:hint="eastAsia"/>
        </w:rPr>
        <w:t>Frontier.cool</w:t>
      </w:r>
      <w:proofErr w:type="spellEnd"/>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proofErr w:type="spellStart"/>
      <w:r w:rsidR="000D679D" w:rsidRPr="00C76F44">
        <w:t>Frontier.cool</w:t>
      </w:r>
      <w:proofErr w:type="spellEnd"/>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proofErr w:type="spellStart"/>
      <w:r w:rsidR="00861360" w:rsidRPr="00C76F44">
        <w:t>Frontier.cool</w:t>
      </w:r>
      <w:proofErr w:type="spellEnd"/>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proofErr w:type="spellStart"/>
      <w:r w:rsidRPr="0038451C">
        <w:t>Frontier.cool</w:t>
      </w:r>
      <w:proofErr w:type="spellEnd"/>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proofErr w:type="spellStart"/>
      <w:r w:rsidRPr="00516175">
        <w:rPr>
          <w:color w:val="EE0000"/>
        </w:rPr>
        <w:t>TextileCloud</w:t>
      </w:r>
      <w:proofErr w:type="spellEnd"/>
      <w:r w:rsidRPr="00516175">
        <w:rPr>
          <w:color w:val="EE0000"/>
        </w:rPr>
        <w:t>™</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proofErr w:type="spellStart"/>
      <w:r w:rsidR="00F81EE5" w:rsidRPr="0038451C">
        <w:t>TextileCloud</w:t>
      </w:r>
      <w:proofErr w:type="spellEnd"/>
      <w:r w:rsidR="00F81EE5" w:rsidRPr="0038451C">
        <w:t>™</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262A4E34"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41309C">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proofErr w:type="spellStart"/>
      <w:r w:rsidR="00FA6899"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5BEE3378"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41309C">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proofErr w:type="spellStart"/>
      <w:r>
        <w:rPr>
          <w:rFonts w:hint="eastAsia"/>
        </w:rPr>
        <w:t>Frontier.cool</w:t>
      </w:r>
      <w:proofErr w:type="spellEnd"/>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29A78A7"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1309C">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proofErr w:type="spellStart"/>
      <w:r>
        <w:rPr>
          <w:rFonts w:hint="eastAsia"/>
        </w:rPr>
        <w:t>Frontier.cool</w:t>
      </w:r>
      <w:proofErr w:type="spellEnd"/>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proofErr w:type="spellStart"/>
      <w:r w:rsidR="00666149" w:rsidRPr="00933FDF">
        <w:t>Frontier.cool</w:t>
      </w:r>
      <w:proofErr w:type="spellEnd"/>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proofErr w:type="spellStart"/>
      <w:r w:rsidR="004E32EE" w:rsidRPr="00933FDF">
        <w:t>Frontier.cool</w:t>
      </w:r>
      <w:proofErr w:type="spellEnd"/>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proofErr w:type="spellStart"/>
      <w:r w:rsidR="00930343">
        <w:rPr>
          <w:rFonts w:hint="eastAsia"/>
        </w:rPr>
        <w:t>Frontier.cool</w:t>
      </w:r>
      <w:proofErr w:type="spellEnd"/>
      <w:r w:rsidR="00825D10">
        <w:rPr>
          <w:rFonts w:hint="eastAsia"/>
        </w:rPr>
        <w:t>亦將</w:t>
      </w:r>
      <w:r w:rsidR="00AB2E2D" w:rsidRPr="00CA01E5">
        <w:rPr>
          <w:color w:val="EE0000"/>
        </w:rPr>
        <w:t>數位布片資料</w:t>
      </w:r>
      <w:r w:rsidR="00AB2E2D">
        <w:rPr>
          <w:rFonts w:hint="eastAsia"/>
          <w:color w:val="EE0000"/>
        </w:rPr>
        <w:t>結合進新銷售工具</w:t>
      </w:r>
      <w:proofErr w:type="spellStart"/>
      <w:r w:rsidR="00510E62" w:rsidRPr="00510E62">
        <w:rPr>
          <w:color w:val="EE0000"/>
        </w:rPr>
        <w:t>FabriSelect</w:t>
      </w:r>
      <w:proofErr w:type="spellEnd"/>
      <w:r w:rsidR="00510E62" w:rsidRPr="00510E62">
        <w:rPr>
          <w:color w:val="EE0000"/>
        </w:rPr>
        <w: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proofErr w:type="spellStart"/>
      <w:r w:rsidR="00F2341E">
        <w:rPr>
          <w:rFonts w:hint="eastAsia"/>
        </w:rPr>
        <w:t>Frontier.cool</w:t>
      </w:r>
      <w:proofErr w:type="spellEnd"/>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proofErr w:type="spellStart"/>
      <w:r w:rsidR="009B3B7E" w:rsidRPr="001E4AC3">
        <w:t>Frontier.cool</w:t>
      </w:r>
      <w:proofErr w:type="spellEnd"/>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proofErr w:type="spellStart"/>
      <w:r w:rsidR="00275684">
        <w:rPr>
          <w:rFonts w:hint="eastAsia"/>
        </w:rPr>
        <w:t>Frontier.cool</w:t>
      </w:r>
      <w:proofErr w:type="spellEnd"/>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proofErr w:type="spellStart"/>
      <w:r w:rsidR="007A7E42">
        <w:t>FabriSelect</w:t>
      </w:r>
      <w:proofErr w:type="spellEnd"/>
      <w:r w:rsidR="007A7E42">
        <w:t>™</w:t>
      </w:r>
      <w:r w:rsidR="004949CC">
        <w:rPr>
          <w:rFonts w:hint="eastAsia"/>
        </w:rPr>
        <w:t>、</w:t>
      </w:r>
      <w:r w:rsidR="007A7E42">
        <w:t xml:space="preserve">AI </w:t>
      </w:r>
      <w:proofErr w:type="spellStart"/>
      <w:r w:rsidR="007A7E42">
        <w:t>SaleSync</w:t>
      </w:r>
      <w:proofErr w:type="spellEnd"/>
      <w:r w:rsidR="007A7E42">
        <w:t>™</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proofErr w:type="spellStart"/>
      <w:r>
        <w:rPr>
          <w:rFonts w:hint="eastAsia"/>
        </w:rPr>
        <w:t>Frontier.coo</w:t>
      </w:r>
      <w:r w:rsidR="00E92B77">
        <w:rPr>
          <w:rFonts w:hint="eastAsia"/>
        </w:rPr>
        <w:t>l</w:t>
      </w:r>
      <w:proofErr w:type="spellEnd"/>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proofErr w:type="spellStart"/>
      <w:r>
        <w:rPr>
          <w:rFonts w:hint="eastAsia"/>
        </w:rPr>
        <w:t>Frontier.cool</w:t>
      </w:r>
      <w:proofErr w:type="spellEnd"/>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proofErr w:type="spellStart"/>
      <w:r w:rsidR="00EA1D5B">
        <w:rPr>
          <w:rFonts w:hint="eastAsia"/>
        </w:rPr>
        <w:t>Frontier.cool</w:t>
      </w:r>
      <w:proofErr w:type="spellEnd"/>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proofErr w:type="spellStart"/>
      <w:r w:rsidRPr="00B20FA4">
        <w:t>Frontier.cool</w:t>
      </w:r>
      <w:proofErr w:type="spellEnd"/>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proofErr w:type="spellStart"/>
      <w:r w:rsidR="00E24AE3" w:rsidRPr="00AE7B16">
        <w:rPr>
          <w:color w:val="000000" w:themeColor="text1"/>
        </w:rPr>
        <w:t>Frontier.cool</w:t>
      </w:r>
      <w:proofErr w:type="spellEnd"/>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proofErr w:type="spellStart"/>
      <w:r w:rsidR="00970D1C" w:rsidRPr="00970D1C">
        <w:rPr>
          <w:color w:val="000000" w:themeColor="text1"/>
        </w:rPr>
        <w:t>Frontier.coo</w:t>
      </w:r>
      <w:r w:rsidR="001F514B">
        <w:rPr>
          <w:rFonts w:hint="eastAsia"/>
          <w:color w:val="000000" w:themeColor="text1"/>
        </w:rPr>
        <w:t>l</w:t>
      </w:r>
      <w:proofErr w:type="spellEnd"/>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proofErr w:type="spellStart"/>
      <w:r w:rsidR="004C6B8F" w:rsidRPr="00ED111A">
        <w:rPr>
          <w:color w:val="156082" w:themeColor="accent1"/>
        </w:rPr>
        <w:t>SelectUSA</w:t>
      </w:r>
      <w:proofErr w:type="spellEnd"/>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proofErr w:type="spellStart"/>
      <w:r w:rsidR="00290515">
        <w:rPr>
          <w:rFonts w:hint="eastAsia"/>
        </w:rPr>
        <w:t>Frontier.cool</w:t>
      </w:r>
      <w:proofErr w:type="spellEnd"/>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proofErr w:type="spellStart"/>
      <w:r w:rsidR="00893E63">
        <w:rPr>
          <w:rFonts w:hint="eastAsia"/>
          <w:color w:val="EE0000"/>
        </w:rPr>
        <w:t>Frontier.cool</w:t>
      </w:r>
      <w:proofErr w:type="spellEnd"/>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proofErr w:type="spellStart"/>
      <w:r w:rsidR="00A53486" w:rsidRPr="00A53486">
        <w:rPr>
          <w:color w:val="EE0000"/>
        </w:rPr>
        <w:t>Frontier.coo</w:t>
      </w:r>
      <w:r w:rsidR="00A53486">
        <w:rPr>
          <w:rFonts w:hint="eastAsia"/>
          <w:color w:val="EE0000"/>
        </w:rPr>
        <w:t>l</w:t>
      </w:r>
      <w:proofErr w:type="spellEnd"/>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proofErr w:type="spellStart"/>
      <w:r w:rsidR="007D776F">
        <w:t>F</w:t>
      </w:r>
      <w:r w:rsidR="007D776F">
        <w:rPr>
          <w:rFonts w:hint="eastAsia"/>
        </w:rPr>
        <w:t>rontier.cool</w:t>
      </w:r>
      <w:proofErr w:type="spellEnd"/>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1B53CF80"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1309C">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proofErr w:type="spellStart"/>
            <w:r w:rsidRPr="00305E85">
              <w:rPr>
                <w:rFonts w:hint="eastAsia"/>
              </w:rPr>
              <w:t>TextileCloud</w:t>
            </w:r>
            <w:proofErr w:type="spellEnd"/>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proofErr w:type="spellStart"/>
            <w:r w:rsidRPr="00F569E9">
              <w:rPr>
                <w:rFonts w:hint="eastAsia"/>
              </w:rPr>
              <w:t>Browzwear</w:t>
            </w:r>
            <w:proofErr w:type="spellEnd"/>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proofErr w:type="spellStart"/>
      <w:r w:rsidRPr="00EE53D5">
        <w:rPr>
          <w:rFonts w:hint="eastAsia"/>
        </w:rPr>
        <w:t>Frontier.cool</w:t>
      </w:r>
      <w:proofErr w:type="spellEnd"/>
      <w:r w:rsidRPr="00EE53D5">
        <w:rPr>
          <w:rFonts w:hint="eastAsia"/>
        </w:rPr>
        <w:t>）</w:t>
      </w:r>
      <w:r w:rsidR="00522FF7">
        <w:rPr>
          <w:rFonts w:hint="eastAsia"/>
        </w:rPr>
        <w:t>為研究對象，將</w:t>
      </w:r>
      <w:proofErr w:type="spellStart"/>
      <w:r w:rsidR="008F1DF9">
        <w:rPr>
          <w:rFonts w:hint="eastAsia"/>
        </w:rPr>
        <w:t>Frontier.cool</w:t>
      </w:r>
      <w:proofErr w:type="spellEnd"/>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r>
        <w:fldChar w:fldCharType="begin"/>
      </w:r>
      <w:r>
        <w:instrText>HYPERLINK "https://www.ecos.org.tw/plan-event1-co.php?type=&amp;keyValue=nMVMas6gUfuRLZBBjhof4g%3D%3D"</w:instrText>
      </w:r>
      <w:r>
        <w:fldChar w:fldCharType="separate"/>
      </w:r>
      <w:r w:rsidRPr="007257D4">
        <w:rPr>
          <w:rStyle w:val="af2"/>
        </w:rPr>
        <w:t>https://www.ecos.org.tw/plan-event1-co.php?type=&amp;keyValue=nMVMas6gUfuRLZBBjhof4g%3D%3D</w:t>
      </w:r>
      <w:r>
        <w:fldChar w:fldCharType="end"/>
      </w:r>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eni</w:t>
      </w:r>
      <w:proofErr w:type="spellEnd"/>
      <w:r w:rsidRPr="003B4705">
        <w:t xml:space="preserve">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eni</w:t>
      </w:r>
      <w:proofErr w:type="spellEnd"/>
      <w:r w:rsidRPr="00FF7EF6">
        <w:t xml:space="preserve"> 2009, p. 349)</w:t>
      </w:r>
      <w:r>
        <w:rPr>
          <w:rStyle w:val="af7"/>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2"/>
          </w:rPr>
          <w:t>M</w:t>
        </w:r>
        <w:proofErr w:type="spellEnd"/>
        <w:r w:rsidRPr="008D0F59">
          <w:rPr>
            <w:rStyle w:val="af2"/>
          </w:rPr>
          <w:t xml:space="preserve">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2"/>
          </w:rPr>
          <w:t>M</w:t>
        </w:r>
        <w:proofErr w:type="spellEnd"/>
        <w:r w:rsidRPr="002745EB">
          <w:rPr>
            <w:rStyle w:val="af2"/>
          </w:rPr>
          <w:t xml:space="preserve">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proofErr w:type="spellStart"/>
      <w:r w:rsidRPr="00626AF7">
        <w:t>environmen</w:t>
      </w:r>
      <w:proofErr w:type="spellEnd"/>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w:t>
      </w:r>
      <w:r w:rsidRPr="005C5215">
        <w:t>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7"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 xml:space="preserve">15 trillion </w:t>
      </w:r>
      <w:proofErr w:type="spellStart"/>
      <w:r w:rsidRPr="00E74AF7">
        <w:rPr>
          <w:color w:val="EE0000"/>
        </w:rPr>
        <w:t>litres</w:t>
      </w:r>
      <w:proofErr w:type="spellEnd"/>
      <w:r w:rsidRPr="00E74AF7">
        <w:rPr>
          <w:color w:val="EE0000"/>
        </w:rPr>
        <w:t xml:space="preserve"> as per Quantis, 2018</w:t>
      </w:r>
      <w:r w:rsidRPr="00E74AF7">
        <w:t xml:space="preserve">) by the volume of an Olympic swimming pool (estimated at 2.5 million </w:t>
      </w:r>
      <w:proofErr w:type="spellStart"/>
      <w:r w:rsidRPr="00E74AF7">
        <w:t>litres</w:t>
      </w:r>
      <w:proofErr w:type="spellEnd"/>
      <w:r w:rsidRPr="00E74AF7">
        <w:t xml:space="preserve">)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w:t>
      </w:r>
      <w:proofErr w:type="spellStart"/>
      <w:r w:rsidRPr="00E74AF7">
        <w:t>fina</w:t>
      </w:r>
      <w:proofErr w:type="spellEnd"/>
      <w:r w:rsidRPr="00E74AF7">
        <w:t>/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8"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w:t>
      </w:r>
      <w:proofErr w:type="spellStart"/>
      <w:r w:rsidRPr="000C3A34">
        <w:t>Aii</w:t>
      </w:r>
      <w:proofErr w:type="spellEnd"/>
      <w:r w:rsidRPr="000C3A34">
        <w:t xml:space="preserve">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19"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0"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1"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r w:rsidR="004B4627">
        <w:fldChar w:fldCharType="begin"/>
      </w:r>
      <w:r w:rsidR="004B4627">
        <w:instrText>HYPERLINK "https://cnaphoto.culture.tw/home/zh-tw/CultureStory_65"</w:instrText>
      </w:r>
      <w:r w:rsidR="004B4627">
        <w:fldChar w:fldCharType="separate"/>
      </w:r>
      <w:r w:rsidR="004B4627" w:rsidRPr="007257D4">
        <w:rPr>
          <w:rStyle w:val="af2"/>
        </w:rPr>
        <w:t>https://cnaphoto.culture.tw/home/zh-tw/CultureStory_65</w:t>
      </w:r>
      <w:r w:rsidR="004B4627">
        <w:fldChar w:fldCharType="end"/>
      </w:r>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r>
        <w:fldChar w:fldCharType="begin"/>
      </w:r>
      <w:r>
        <w:instrText>HYPERLINK "https://research.sinica.edu.tw/chin-en-wu/"</w:instrText>
      </w:r>
      <w:r>
        <w:fldChar w:fldCharType="separate"/>
      </w:r>
      <w:r w:rsidRPr="007257D4">
        <w:rPr>
          <w:rStyle w:val="af2"/>
        </w:rPr>
        <w:t>https://research.sinica.edu.tw/chin-en-wu/</w:t>
      </w:r>
      <w:r>
        <w:fldChar w:fldCharType="end"/>
      </w:r>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2"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3"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4"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proofErr w:type="spellStart"/>
      <w:r w:rsidRPr="00D85C29">
        <w:t>Browzwear</w:t>
      </w:r>
      <w:proofErr w:type="spellEnd"/>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proofErr w:type="spellStart"/>
      <w:r w:rsidRPr="00D85C29">
        <w:t>Browzwear</w:t>
      </w:r>
      <w:proofErr w:type="spellEnd"/>
      <w:r w:rsidRPr="00D85C29">
        <w:t>加速了服裝系列的開發，為創造風格反覆運算提供了無限的機會。對於技術設計師和樣板師來說，</w:t>
      </w:r>
      <w:proofErr w:type="spellStart"/>
      <w:r w:rsidRPr="00D85C29">
        <w:t>Browzwear</w:t>
      </w:r>
      <w:proofErr w:type="spellEnd"/>
      <w:r w:rsidRPr="00D85C29">
        <w:t>可以</w:t>
      </w:r>
      <w:r w:rsidRPr="00D85C29">
        <w:rPr>
          <w:color w:val="EE0000"/>
        </w:rPr>
        <w:t>透過精確的、展現真實運動的材料複製來快速對放碼的服裝進行試穿</w:t>
      </w:r>
      <w:r w:rsidRPr="00D85C29">
        <w:t>。對於製造商來說，</w:t>
      </w:r>
      <w:proofErr w:type="spellStart"/>
      <w:r w:rsidRPr="00D85C29">
        <w:t>Browzwear</w:t>
      </w:r>
      <w:proofErr w:type="spellEnd"/>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proofErr w:type="spellStart"/>
      <w:r w:rsidRPr="00ED3522">
        <w:rPr>
          <w:rFonts w:hint="eastAsia"/>
        </w:rPr>
        <w:t>VStitcher</w:t>
      </w:r>
      <w:proofErr w:type="spellEnd"/>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proofErr w:type="spellStart"/>
      <w:r w:rsidRPr="00BE58B4">
        <w:rPr>
          <w:u w:color="FF0000"/>
        </w:rPr>
        <w:t>FabriSelect</w:t>
      </w:r>
      <w:proofErr w:type="spellEnd"/>
      <w:r w:rsidRPr="00BE58B4">
        <w:rPr>
          <w:u w:color="FF0000"/>
        </w:rPr>
        <w:t>™</w:t>
      </w:r>
    </w:p>
  </w:comment>
  <w:comment w:id="164" w:author="190498 lily" w:date="2025-06-25T12:24:00Z" w:initials="1l">
    <w:p w14:paraId="01CFDC53" w14:textId="14C0D9D9" w:rsidR="005A2179" w:rsidRDefault="005A2179">
      <w:pPr>
        <w:pStyle w:val="af8"/>
        <w:ind w:firstLine="360"/>
      </w:pPr>
      <w:r>
        <w:rPr>
          <w:rStyle w:val="af7"/>
        </w:rPr>
        <w:annotationRef/>
      </w:r>
      <w:hyperlink r:id="rId25"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proofErr w:type="spellStart"/>
      <w:r w:rsidRPr="006917A6">
        <w:rPr>
          <w:rFonts w:hint="eastAsia"/>
        </w:rPr>
        <w:t>Frontier.cool</w:t>
      </w:r>
      <w:proofErr w:type="spellEnd"/>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2720D6" w14:textId="77777777" w:rsidR="00865403" w:rsidRDefault="00865403" w:rsidP="00FB06EE">
      <w:pPr>
        <w:spacing w:after="0" w:line="240" w:lineRule="auto"/>
        <w:ind w:firstLine="480"/>
      </w:pPr>
      <w:r>
        <w:separator/>
      </w:r>
    </w:p>
  </w:endnote>
  <w:endnote w:type="continuationSeparator" w:id="0">
    <w:p w14:paraId="3180A6DF" w14:textId="77777777" w:rsidR="00865403" w:rsidRDefault="00865403"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14E0AE" w14:textId="77777777" w:rsidR="00865403" w:rsidRDefault="00865403" w:rsidP="00FB06EE">
      <w:pPr>
        <w:spacing w:after="0" w:line="240" w:lineRule="auto"/>
        <w:ind w:firstLine="480"/>
      </w:pPr>
      <w:r>
        <w:separator/>
      </w:r>
    </w:p>
  </w:footnote>
  <w:footnote w:type="continuationSeparator" w:id="0">
    <w:p w14:paraId="2AB16B8D" w14:textId="77777777" w:rsidR="00865403" w:rsidRDefault="00865403"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10"/>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5E5"/>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8E1"/>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C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751"/>
    <w:rsid w:val="00083879"/>
    <w:rsid w:val="00083B0D"/>
    <w:rsid w:val="00083F38"/>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5FE4"/>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0A6"/>
    <w:rsid w:val="000A0517"/>
    <w:rsid w:val="000A056A"/>
    <w:rsid w:val="000A0AC7"/>
    <w:rsid w:val="000A0D6F"/>
    <w:rsid w:val="000A0DBC"/>
    <w:rsid w:val="000A0F19"/>
    <w:rsid w:val="000A0F99"/>
    <w:rsid w:val="000A11B8"/>
    <w:rsid w:val="000A14C8"/>
    <w:rsid w:val="000A1972"/>
    <w:rsid w:val="000A1C30"/>
    <w:rsid w:val="000A1CF3"/>
    <w:rsid w:val="000A1EA4"/>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A7EA5"/>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78"/>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39A"/>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886"/>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B46"/>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28E"/>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A07"/>
    <w:rsid w:val="00154A50"/>
    <w:rsid w:val="00154AC1"/>
    <w:rsid w:val="00154CE0"/>
    <w:rsid w:val="00154D17"/>
    <w:rsid w:val="00154D30"/>
    <w:rsid w:val="00154DBD"/>
    <w:rsid w:val="00154F06"/>
    <w:rsid w:val="00155326"/>
    <w:rsid w:val="001554DA"/>
    <w:rsid w:val="001554EB"/>
    <w:rsid w:val="001555E4"/>
    <w:rsid w:val="001556B1"/>
    <w:rsid w:val="001557AA"/>
    <w:rsid w:val="00155949"/>
    <w:rsid w:val="00155C88"/>
    <w:rsid w:val="00155E3F"/>
    <w:rsid w:val="001560B7"/>
    <w:rsid w:val="001560F9"/>
    <w:rsid w:val="0015615E"/>
    <w:rsid w:val="00156219"/>
    <w:rsid w:val="0015629C"/>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5FE"/>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3E"/>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00C"/>
    <w:rsid w:val="002144D9"/>
    <w:rsid w:val="002145AD"/>
    <w:rsid w:val="002146BA"/>
    <w:rsid w:val="00214725"/>
    <w:rsid w:val="0021482F"/>
    <w:rsid w:val="00214857"/>
    <w:rsid w:val="00214983"/>
    <w:rsid w:val="00214A1C"/>
    <w:rsid w:val="00214AC1"/>
    <w:rsid w:val="00214C29"/>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0E0"/>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8D8"/>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7BF"/>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830"/>
    <w:rsid w:val="002749E7"/>
    <w:rsid w:val="00274A40"/>
    <w:rsid w:val="00274D45"/>
    <w:rsid w:val="00275446"/>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C41"/>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20C"/>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4F0"/>
    <w:rsid w:val="002B2679"/>
    <w:rsid w:val="002B2708"/>
    <w:rsid w:val="002B27A4"/>
    <w:rsid w:val="002B28F1"/>
    <w:rsid w:val="002B2B99"/>
    <w:rsid w:val="002B3290"/>
    <w:rsid w:val="002B3431"/>
    <w:rsid w:val="002B3442"/>
    <w:rsid w:val="002B3447"/>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970"/>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7FA"/>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BFE"/>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F7D"/>
    <w:rsid w:val="00316FB6"/>
    <w:rsid w:val="00316FCB"/>
    <w:rsid w:val="00317176"/>
    <w:rsid w:val="0031723F"/>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44D"/>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221"/>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C89"/>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0FD7"/>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2FBC"/>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1FD"/>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6CD"/>
    <w:rsid w:val="00396706"/>
    <w:rsid w:val="00396BEB"/>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745"/>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19A"/>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0C5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658"/>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6CE"/>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E29"/>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07FC8"/>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09C"/>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5A5"/>
    <w:rsid w:val="00442647"/>
    <w:rsid w:val="004427B4"/>
    <w:rsid w:val="00442C29"/>
    <w:rsid w:val="00442DB7"/>
    <w:rsid w:val="00442F05"/>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25F"/>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96B"/>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DBF"/>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9F2"/>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1F5"/>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1C36"/>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9E5"/>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6C4"/>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3"/>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638"/>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043"/>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3EE"/>
    <w:rsid w:val="005907FF"/>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0E"/>
    <w:rsid w:val="00597A27"/>
    <w:rsid w:val="00597B00"/>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24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4C6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6F3D"/>
    <w:rsid w:val="005D7178"/>
    <w:rsid w:val="005D74D4"/>
    <w:rsid w:val="005D754C"/>
    <w:rsid w:val="005D755A"/>
    <w:rsid w:val="005D75BD"/>
    <w:rsid w:val="005D79FF"/>
    <w:rsid w:val="005D7A9D"/>
    <w:rsid w:val="005D7AC6"/>
    <w:rsid w:val="005D7DB7"/>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596"/>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8B"/>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A61"/>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64"/>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9A2"/>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14"/>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40"/>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E80"/>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6D3"/>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7FE"/>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07D5A"/>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64F"/>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EFE"/>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AA4"/>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57B"/>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7F7"/>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0F9D"/>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A51"/>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282"/>
    <w:rsid w:val="007D35C7"/>
    <w:rsid w:val="007D35EE"/>
    <w:rsid w:val="007D36C3"/>
    <w:rsid w:val="007D3A6C"/>
    <w:rsid w:val="007D3ADD"/>
    <w:rsid w:val="007D3BED"/>
    <w:rsid w:val="007D3C44"/>
    <w:rsid w:val="007D3D16"/>
    <w:rsid w:val="007D3E94"/>
    <w:rsid w:val="007D4031"/>
    <w:rsid w:val="007D429D"/>
    <w:rsid w:val="007D430E"/>
    <w:rsid w:val="007D434A"/>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5D"/>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E5B"/>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3D03"/>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DE7"/>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87F"/>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A2F"/>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403"/>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B11"/>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0"/>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5F9"/>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2D1"/>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07"/>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0FE8"/>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583"/>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5A3"/>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2B"/>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2C6"/>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44"/>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03"/>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BDE"/>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5B5"/>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00"/>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30"/>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A95"/>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6EE"/>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A53"/>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598"/>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CAC"/>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67F"/>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74"/>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AD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23E"/>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3E13"/>
    <w:rsid w:val="00B64327"/>
    <w:rsid w:val="00B64846"/>
    <w:rsid w:val="00B648C2"/>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2EF2"/>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3E4"/>
    <w:rsid w:val="00B77651"/>
    <w:rsid w:val="00B777D2"/>
    <w:rsid w:val="00B77889"/>
    <w:rsid w:val="00B803B1"/>
    <w:rsid w:val="00B803FA"/>
    <w:rsid w:val="00B80415"/>
    <w:rsid w:val="00B80433"/>
    <w:rsid w:val="00B8056A"/>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27B"/>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8E1"/>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1EC8"/>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7B"/>
    <w:rsid w:val="00BF09B6"/>
    <w:rsid w:val="00BF09CA"/>
    <w:rsid w:val="00BF0AA6"/>
    <w:rsid w:val="00BF0E32"/>
    <w:rsid w:val="00BF1172"/>
    <w:rsid w:val="00BF1293"/>
    <w:rsid w:val="00BF144C"/>
    <w:rsid w:val="00BF146C"/>
    <w:rsid w:val="00BF14B2"/>
    <w:rsid w:val="00BF180A"/>
    <w:rsid w:val="00BF18F6"/>
    <w:rsid w:val="00BF1A8D"/>
    <w:rsid w:val="00BF1C27"/>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6FA"/>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8D"/>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30"/>
    <w:rsid w:val="00C33760"/>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CD4"/>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BF7"/>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3F2B"/>
    <w:rsid w:val="00C94498"/>
    <w:rsid w:val="00C946E2"/>
    <w:rsid w:val="00C94784"/>
    <w:rsid w:val="00C9486A"/>
    <w:rsid w:val="00C948BC"/>
    <w:rsid w:val="00C948F0"/>
    <w:rsid w:val="00C94FFE"/>
    <w:rsid w:val="00C95017"/>
    <w:rsid w:val="00C9507F"/>
    <w:rsid w:val="00C950ED"/>
    <w:rsid w:val="00C9527E"/>
    <w:rsid w:val="00C9567B"/>
    <w:rsid w:val="00C9580D"/>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CE0"/>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140"/>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118"/>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BE8"/>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68"/>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06"/>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41B"/>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E1A"/>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2C9"/>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28"/>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099"/>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724"/>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3F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06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7A3"/>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6D1"/>
    <w:rsid w:val="00E527B5"/>
    <w:rsid w:val="00E5289B"/>
    <w:rsid w:val="00E528BC"/>
    <w:rsid w:val="00E529A5"/>
    <w:rsid w:val="00E52B45"/>
    <w:rsid w:val="00E52B5F"/>
    <w:rsid w:val="00E52CAE"/>
    <w:rsid w:val="00E52DA6"/>
    <w:rsid w:val="00E5305C"/>
    <w:rsid w:val="00E530F6"/>
    <w:rsid w:val="00E5336D"/>
    <w:rsid w:val="00E5378A"/>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B34"/>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BB1"/>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2F18"/>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36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D04"/>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32C"/>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567"/>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67"/>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489"/>
    <w:rsid w:val="00EC46BF"/>
    <w:rsid w:val="00EC4891"/>
    <w:rsid w:val="00EC492E"/>
    <w:rsid w:val="00EC4A30"/>
    <w:rsid w:val="00EC4A54"/>
    <w:rsid w:val="00EC4DC3"/>
    <w:rsid w:val="00EC4F74"/>
    <w:rsid w:val="00EC508E"/>
    <w:rsid w:val="00EC52B5"/>
    <w:rsid w:val="00EC5A51"/>
    <w:rsid w:val="00EC5A6E"/>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41E"/>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1CB4"/>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5BF"/>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95A"/>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3A"/>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091"/>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2F6"/>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17A"/>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02"/>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BC9"/>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4F8A"/>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11A"/>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4E8"/>
    <w:rsid w:val="00FE3648"/>
    <w:rsid w:val="00FE3719"/>
    <w:rsid w:val="00FE3825"/>
    <w:rsid w:val="00FE383E"/>
    <w:rsid w:val="00FE39B8"/>
    <w:rsid w:val="00FE3A30"/>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AE9"/>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oneplanetnetwork.org/sites/default/files/report_unea5_catalysing_science-based_policy_action_on_scp_-_task_group_irp-one_planet_0.pdf" TargetMode="External"/><Relationship Id="rId3" Type="http://schemas.openxmlformats.org/officeDocument/2006/relationships/hyperlink" Target="https://onlinelibrary.wiley.com/doi/full/10.1111/isj.12193" TargetMode="External"/><Relationship Id="rId21"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5" Type="http://schemas.openxmlformats.org/officeDocument/2006/relationships/hyperlink" Target="https://www.titas.tw/Upload/UserData/TITAS%202023%20%E5%8F%83%E5%B1%95%E5%95%86%E4%BB%8B%E7%B4%B9%20-%20%E5%8F%B0%E7%81%A3%E9%80%9A%E7%94%A8.pdf"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0" Type="http://schemas.openxmlformats.org/officeDocument/2006/relationships/hyperlink" Target="https://quantis.com/all-insights/reports/"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24" Type="http://schemas.openxmlformats.org/officeDocument/2006/relationships/hyperlink" Target="https://www.ctwant.com/article/140473?utm_source=yahoo&amp;utm_medium=rss&amp;utm_campaign=140473"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23"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wwfindia.org/?9120/Cutting-cotton-carbon-emissions-Findings-from-Warangal-India"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 Id="rId22" Type="http://schemas.openxmlformats.org/officeDocument/2006/relationships/hyperlink" Target="https://www.italent.org.tw/Content/01/57"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122</Pages>
  <Words>36528</Words>
  <Characters>208212</Characters>
  <Application>Microsoft Office Word</Application>
  <DocSecurity>0</DocSecurity>
  <Lines>1735</Lines>
  <Paragraphs>488</Paragraphs>
  <ScaleCrop>false</ScaleCrop>
  <Company/>
  <LinksUpToDate>false</LinksUpToDate>
  <CharactersWithSpaces>24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82</cp:revision>
  <cp:lastPrinted>2025-10-28T07:30:00Z</cp:lastPrinted>
  <dcterms:created xsi:type="dcterms:W3CDTF">2025-10-28T07:25:00Z</dcterms:created>
  <dcterms:modified xsi:type="dcterms:W3CDTF">2025-10-29T11:49:00Z</dcterms:modified>
</cp:coreProperties>
</file>